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57C54504"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del w:id="1" w:author="Garcia, Sabrina (DFG)" w:date="2025-07-16T16:09:00Z" w16du:dateUtc="2025-07-17T00:09:00Z">
        <w:r w:rsidR="004E1259" w:rsidDel="000B648C">
          <w:rPr>
            <w:rFonts w:ascii="Times New Roman" w:eastAsiaTheme="minorHAnsi" w:hAnsi="Times New Roman" w:cs="Times New Roman"/>
            <w:color w:val="000000" w:themeColor="text1"/>
          </w:rPr>
          <w:delText xml:space="preserve">productivity </w:delText>
        </w:r>
      </w:del>
      <w:ins w:id="2" w:author="Garcia, Sabrina (DFG)" w:date="2025-07-16T16:09:00Z" w16du:dateUtc="2025-07-17T00:09:00Z">
        <w:r w:rsidR="000B648C">
          <w:rPr>
            <w:rFonts w:ascii="Times New Roman" w:eastAsiaTheme="minorHAnsi" w:hAnsi="Times New Roman" w:cs="Times New Roman"/>
            <w:color w:val="000000" w:themeColor="text1"/>
          </w:rPr>
          <w:t>survival</w:t>
        </w:r>
        <w:r w:rsidR="000B648C">
          <w:rPr>
            <w:rFonts w:ascii="Times New Roman" w:eastAsiaTheme="minorHAnsi" w:hAnsi="Times New Roman" w:cs="Times New Roman"/>
            <w:color w:val="000000" w:themeColor="text1"/>
          </w:rPr>
          <w:t xml:space="preserve"> </w:t>
        </w:r>
      </w:ins>
      <w:r w:rsidR="004E1259">
        <w:rPr>
          <w:rFonts w:ascii="Times New Roman" w:eastAsiaTheme="minorHAnsi" w:hAnsi="Times New Roman" w:cs="Times New Roman"/>
          <w:color w:val="000000" w:themeColor="text1"/>
        </w:rPr>
        <w:t xml:space="preserve">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2C6319C9"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w:t>
      </w:r>
      <w:ins w:id="3" w:author="Garcia, Sabrina (DFG)" w:date="2025-07-15T08:58:00Z" w16du:dateUtc="2025-07-15T16:58:00Z">
        <w:r w:rsidR="00674A76" w:rsidRPr="009C3B9E">
          <w:t xml:space="preserve">Yukon River </w:t>
        </w:r>
      </w:ins>
      <w:ins w:id="4" w:author="Garcia, Sabrina (DFG)" w:date="2025-07-15T08:59:00Z" w16du:dateUtc="2025-07-15T16:59:00Z">
        <w:r w:rsidR="00674A76">
          <w:t xml:space="preserve">fall </w:t>
        </w:r>
      </w:ins>
      <w:ins w:id="5" w:author="Garcia, Sabrina (DFG)" w:date="2025-07-15T08:58:00Z" w16du:dateUtc="2025-07-15T16:58:00Z">
        <w:r w:rsidR="00674A76">
          <w:t>Chum</w:t>
        </w:r>
        <w:r w:rsidR="00674A76" w:rsidRPr="009C3B9E">
          <w:t xml:space="preserve"> salmon </w:t>
        </w:r>
        <w:r w:rsidR="00674A76">
          <w:t xml:space="preserve">are </w:t>
        </w:r>
      </w:ins>
      <w:del w:id="6" w:author="Garcia, Sabrina (DFG)" w:date="2025-07-15T08:58:00Z" w16du:dateUtc="2025-07-15T16:58:00Z">
        <w:r w:rsidRPr="009C3B9E" w:rsidDel="00674A76">
          <w:delText>A</w:delText>
        </w:r>
      </w:del>
      <w:ins w:id="7" w:author="Garcia, Sabrina (DFG)" w:date="2025-07-15T08:58:00Z" w16du:dateUtc="2025-07-15T16:58:00Z">
        <w:r w:rsidR="00674A76">
          <w:t>a</w:t>
        </w:r>
      </w:ins>
      <w:r w:rsidRPr="009C3B9E">
        <w:t xml:space="preserve">t the northern end of the species’ range, </w:t>
      </w:r>
      <w:del w:id="8" w:author="Garcia, Sabrina (DFG)" w:date="2025-07-15T08:58:00Z" w16du:dateUtc="2025-07-15T16:58:00Z">
        <w:r w:rsidRPr="009C3B9E" w:rsidDel="00674A76">
          <w:delText xml:space="preserve">Yukon River </w:delText>
        </w:r>
        <w:r w:rsidR="005A3A53" w:rsidDel="00674A76">
          <w:delText>Chum</w:delText>
        </w:r>
        <w:r w:rsidRPr="009C3B9E" w:rsidDel="00674A76">
          <w:delText xml:space="preserve"> salmon</w:delText>
        </w:r>
      </w:del>
      <w:ins w:id="9" w:author="Garcia, Sabrina (DFG)" w:date="2025-07-15T08:58:00Z" w16du:dateUtc="2025-07-15T16:58:00Z">
        <w:r w:rsidR="00674A76">
          <w:t xml:space="preserve"> and </w:t>
        </w:r>
        <w:proofErr w:type="spellStart"/>
        <w:r w:rsidR="00674A76">
          <w:t>these</w:t>
        </w:r>
      </w:ins>
      <w:del w:id="10" w:author="Garcia, Sabrina (DFG)" w:date="2025-07-15T08:58:00Z" w16du:dateUtc="2025-07-15T16:58:00Z">
        <w:r w:rsidRPr="009C3B9E" w:rsidDel="00674A76">
          <w:delText xml:space="preserve"> </w:delText>
        </w:r>
      </w:del>
      <w:r w:rsidRPr="009C3B9E">
        <w:t>runs</w:t>
      </w:r>
      <w:proofErr w:type="spellEnd"/>
      <w:r w:rsidRPr="009C3B9E">
        <w:t xml:space="preserve"> (</w:t>
      </w:r>
      <w:r w:rsidRPr="00E10D9D">
        <w:rPr>
          <w:i/>
          <w:iCs/>
        </w:rPr>
        <w:t>Oncorhynchus keta</w:t>
      </w:r>
      <w:r w:rsidRPr="009C3B9E">
        <w:t xml:space="preserve">) recently collapsed to </w:t>
      </w:r>
      <w:r>
        <w:t>1</w:t>
      </w:r>
      <w:r w:rsidRPr="009C3B9E">
        <w:t xml:space="preserve">0% of their long-term average </w:t>
      </w:r>
      <w:del w:id="11" w:author="Garcia, Sabrina (DFG)" w:date="2025-07-15T08:57:00Z" w16du:dateUtc="2025-07-15T16:57:00Z">
        <w:r w:rsidRPr="009C3B9E" w:rsidDel="00674A76">
          <w:delText xml:space="preserve">return </w:delText>
        </w:r>
      </w:del>
      <w:r w:rsidRPr="009C3B9E">
        <w:t xml:space="preserve">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 </w:t>
      </w:r>
      <w:r w:rsidR="00801AD5">
        <w:t>quantitative</w:t>
      </w:r>
      <w:r w:rsidR="00801AD5" w:rsidRPr="009C3B9E">
        <w:t xml:space="preserve"> </w:t>
      </w:r>
      <w:r w:rsidR="00801AD5">
        <w:t xml:space="preserve">framework </w:t>
      </w:r>
      <w:del w:id="12" w:author="Garcia, Sabrina (DFG)" w:date="2025-07-16T12:33:00Z" w16du:dateUtc="2025-07-16T20:33:00Z">
        <w:r w:rsidR="00801AD5" w:rsidDel="0042309B">
          <w:delText>representing survival across</w:delText>
        </w:r>
      </w:del>
      <w:ins w:id="13" w:author="Garcia, Sabrina (DFG)" w:date="2025-07-16T12:33:00Z" w16du:dateUtc="2025-07-16T20:33:00Z">
        <w:r w:rsidR="0042309B">
          <w:t>that encompasses</w:t>
        </w:r>
      </w:ins>
      <w:r w:rsidR="00801AD5">
        <w:t xml:space="preserve"> the</w:t>
      </w:r>
      <w:ins w:id="14" w:author="Garcia, Sabrina (DFG)" w:date="2025-07-16T12:33:00Z" w16du:dateUtc="2025-07-16T20:33:00Z">
        <w:r w:rsidR="0042309B">
          <w:t>ir</w:t>
        </w:r>
      </w:ins>
      <w:r w:rsidR="00801AD5">
        <w:t xml:space="preserve"> </w:t>
      </w:r>
      <w:del w:id="15" w:author="Garcia, Sabrina (DFG)" w:date="2025-07-15T08:59:00Z" w16du:dateUtc="2025-07-15T16:59:00Z">
        <w:r w:rsidR="00801AD5" w:rsidDel="00674A76">
          <w:delText xml:space="preserve">anadromous </w:delText>
        </w:r>
      </w:del>
      <w:ins w:id="16" w:author="Garcia, Sabrina (DFG)" w:date="2025-07-15T08:59:00Z" w16du:dateUtc="2025-07-15T16:59:00Z">
        <w:r w:rsidR="00674A76">
          <w:t xml:space="preserve">entire </w:t>
        </w:r>
      </w:ins>
      <w:r w:rsidR="00801AD5">
        <w:t>life cycle</w:t>
      </w:r>
      <w:r w:rsidRPr="009C3B9E">
        <w:t>.</w:t>
      </w:r>
    </w:p>
    <w:p w14:paraId="637AD3E5" w14:textId="3ED9E4E6" w:rsidR="00355FE5" w:rsidRPr="00A37912" w:rsidRDefault="00DC210A" w:rsidP="00A37912">
      <w:pPr>
        <w:ind w:firstLine="360"/>
        <w:rPr>
          <w:color w:val="000000" w:themeColor="text1"/>
        </w:rPr>
      </w:pPr>
      <w:r w:rsidRPr="00B050BA">
        <w:rPr>
          <w:color w:val="000000" w:themeColor="text1"/>
        </w:rPr>
        <w:t xml:space="preserve">Here, we use an integrated population model to </w:t>
      </w:r>
      <w:del w:id="17" w:author="Garcia, Sabrina (DFG)" w:date="2025-07-16T12:39:00Z" w16du:dateUtc="2025-07-16T20:39:00Z">
        <w:r w:rsidRPr="00B050BA" w:rsidDel="0042309B">
          <w:rPr>
            <w:color w:val="000000" w:themeColor="text1"/>
          </w:rPr>
          <w:delText xml:space="preserve">examine how </w:delText>
        </w:r>
        <w:commentRangeStart w:id="18"/>
        <w:r w:rsidRPr="00B050BA" w:rsidDel="0042309B">
          <w:rPr>
            <w:color w:val="000000" w:themeColor="text1"/>
          </w:rPr>
          <w:delText xml:space="preserve">ecosystem change </w:delText>
        </w:r>
        <w:commentRangeEnd w:id="18"/>
        <w:r w:rsidR="0042309B" w:rsidDel="0042309B">
          <w:rPr>
            <w:rStyle w:val="CommentReference"/>
          </w:rPr>
          <w:commentReference w:id="18"/>
        </w:r>
        <w:r w:rsidRPr="00B050BA" w:rsidDel="0042309B">
          <w:rPr>
            <w:color w:val="000000" w:themeColor="text1"/>
          </w:rPr>
          <w:delText xml:space="preserve">influences Yukon River </w:delText>
        </w:r>
        <w:r w:rsidR="00DB627F" w:rsidDel="0042309B">
          <w:rPr>
            <w:color w:val="000000" w:themeColor="text1"/>
          </w:rPr>
          <w:delText>f</w:delText>
        </w:r>
        <w:r w:rsidRPr="00B050BA" w:rsidDel="0042309B">
          <w:rPr>
            <w:color w:val="000000" w:themeColor="text1"/>
          </w:rPr>
          <w:delText xml:space="preserve">all </w:delText>
        </w:r>
        <w:r w:rsidR="005A3A53" w:rsidDel="0042309B">
          <w:rPr>
            <w:color w:val="000000" w:themeColor="text1"/>
          </w:rPr>
          <w:delText>Chum</w:delText>
        </w:r>
        <w:r w:rsidRPr="00B050BA" w:rsidDel="0042309B">
          <w:rPr>
            <w:color w:val="000000" w:themeColor="text1"/>
          </w:rPr>
          <w:delText xml:space="preserve"> salmon </w:delText>
        </w:r>
        <w:r w:rsidR="00044F05" w:rsidDel="0042309B">
          <w:rPr>
            <w:color w:val="000000" w:themeColor="text1"/>
          </w:rPr>
          <w:delText xml:space="preserve">survival </w:delText>
        </w:r>
        <w:r w:rsidRPr="00B050BA" w:rsidDel="0042309B">
          <w:rPr>
            <w:color w:val="000000" w:themeColor="text1"/>
          </w:rPr>
          <w:delText xml:space="preserve">across </w:delText>
        </w:r>
        <w:r w:rsidR="008950B4" w:rsidRPr="00B050BA" w:rsidDel="0042309B">
          <w:rPr>
            <w:color w:val="000000" w:themeColor="text1"/>
          </w:rPr>
          <w:delText>multiple</w:delText>
        </w:r>
        <w:r w:rsidRPr="00B050BA" w:rsidDel="0042309B">
          <w:rPr>
            <w:color w:val="000000" w:themeColor="text1"/>
          </w:rPr>
          <w:delText xml:space="preserve"> life stages. </w:delText>
        </w:r>
        <w:r w:rsidR="00314A1E" w:rsidDel="0042309B">
          <w:rPr>
            <w:color w:val="000000" w:themeColor="text1"/>
          </w:rPr>
          <w:delText>Specifically, we</w:delText>
        </w:r>
        <w:r w:rsidR="008950B4" w:rsidRPr="00B050BA" w:rsidDel="0042309B">
          <w:rPr>
            <w:color w:val="000000" w:themeColor="text1"/>
          </w:rPr>
          <w:delText xml:space="preserve"> </w:delText>
        </w:r>
      </w:del>
      <w:r w:rsidR="008950B4" w:rsidRPr="00B050BA">
        <w:rPr>
          <w:color w:val="000000" w:themeColor="text1"/>
        </w:rPr>
        <w:t xml:space="preserve">evaluate the influence of environmental covariates on </w:t>
      </w:r>
      <w:ins w:id="19" w:author="Garcia, Sabrina (DFG)" w:date="2025-07-16T12:39:00Z" w16du:dateUtc="2025-07-16T20:39:00Z">
        <w:r w:rsidR="0042309B">
          <w:rPr>
            <w:color w:val="000000" w:themeColor="text1"/>
          </w:rPr>
          <w:t xml:space="preserve">Yukon River fall chum </w:t>
        </w:r>
      </w:ins>
      <w:ins w:id="20" w:author="Garcia, Sabrina (DFG)" w:date="2025-07-16T12:40:00Z" w16du:dateUtc="2025-07-16T20:40:00Z">
        <w:r w:rsidR="0042309B">
          <w:rPr>
            <w:color w:val="000000" w:themeColor="text1"/>
          </w:rPr>
          <w:t xml:space="preserve">salmon </w:t>
        </w:r>
      </w:ins>
      <w:r w:rsidR="008950B4" w:rsidRPr="00B050BA">
        <w:rPr>
          <w:color w:val="000000" w:themeColor="text1"/>
        </w:rPr>
        <w:t>survival during two critical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r w:rsidR="00CF7D2B">
        <w:rPr>
          <w:color w:val="000000" w:themeColor="text1"/>
        </w:rPr>
        <w:t xml:space="preserve">the </w:t>
      </w:r>
      <w:r w:rsidRPr="00B050BA">
        <w:rPr>
          <w:color w:val="000000" w:themeColor="text1"/>
        </w:rPr>
        <w:t xml:space="preserve">first marine summer and from </w:t>
      </w:r>
      <w:r w:rsidR="00CF7D2B">
        <w:rPr>
          <w:color w:val="000000" w:themeColor="text1"/>
        </w:rPr>
        <w:t xml:space="preserve">the </w:t>
      </w:r>
      <w:r w:rsidRPr="00B050BA">
        <w:rPr>
          <w:color w:val="000000" w:themeColor="text1"/>
        </w:rPr>
        <w:t xml:space="preserve">first marine summer to terminal harvest. </w:t>
      </w:r>
      <w:commentRangeStart w:id="21"/>
      <w:ins w:id="22" w:author="Garcia, Sabrina (DFG)" w:date="2025-07-16T12:40:00Z" w16du:dateUtc="2025-07-16T20:40:00Z">
        <w:r w:rsidR="00143C21">
          <w:rPr>
            <w:color w:val="000000" w:themeColor="text1"/>
          </w:rPr>
          <w:t xml:space="preserve">Using data collected during </w:t>
        </w:r>
      </w:ins>
      <w:ins w:id="23" w:author="Garcia, Sabrina (DFG)" w:date="2025-07-16T12:47:00Z" w16du:dateUtc="2025-07-16T20:47:00Z">
        <w:r w:rsidR="00FA6197">
          <w:rPr>
            <w:color w:val="000000" w:themeColor="text1"/>
          </w:rPr>
          <w:t>multiple</w:t>
        </w:r>
      </w:ins>
      <w:ins w:id="24" w:author="Garcia, Sabrina (DFG)" w:date="2025-07-16T12:40:00Z" w16du:dateUtc="2025-07-16T20:40:00Z">
        <w:r w:rsidR="00143C21">
          <w:rPr>
            <w:color w:val="000000" w:themeColor="text1"/>
          </w:rPr>
          <w:t xml:space="preserve"> life stages and environmental covariates hypothesized to influence those life stages</w:t>
        </w:r>
      </w:ins>
      <w:ins w:id="25" w:author="Garcia, Sabrina (DFG)" w:date="2025-07-16T12:41:00Z" w16du:dateUtc="2025-07-16T20:41:00Z">
        <w:r w:rsidR="00143C21">
          <w:rPr>
            <w:color w:val="000000" w:themeColor="text1"/>
          </w:rPr>
          <w:t>,</w:t>
        </w:r>
      </w:ins>
      <w:ins w:id="26" w:author="Garcia, Sabrina (DFG)" w:date="2025-07-16T12:40:00Z" w16du:dateUtc="2025-07-16T20:40:00Z">
        <w:r w:rsidR="00143C21">
          <w:rPr>
            <w:color w:val="000000" w:themeColor="text1"/>
          </w:rPr>
          <w:t xml:space="preserve"> </w:t>
        </w:r>
      </w:ins>
      <w:commentRangeEnd w:id="21"/>
      <w:ins w:id="27" w:author="Garcia, Sabrina (DFG)" w:date="2025-07-16T12:41:00Z" w16du:dateUtc="2025-07-16T20:41:00Z">
        <w:r w:rsidR="00143C21">
          <w:rPr>
            <w:rStyle w:val="CommentReference"/>
          </w:rPr>
          <w:commentReference w:id="21"/>
        </w:r>
      </w:ins>
      <w:del w:id="28" w:author="Garcia, Sabrina (DFG)" w:date="2025-07-16T12:40:00Z" w16du:dateUtc="2025-07-16T20:40:00Z">
        <w:r w:rsidRPr="00B050BA" w:rsidDel="00143C21">
          <w:rPr>
            <w:color w:val="000000" w:themeColor="text1"/>
          </w:rPr>
          <w:delText>W</w:delText>
        </w:r>
      </w:del>
      <w:ins w:id="29" w:author="Garcia, Sabrina (DFG)" w:date="2025-07-16T12:40:00Z" w16du:dateUtc="2025-07-16T20:40:00Z">
        <w:r w:rsidR="00143C21">
          <w:rPr>
            <w:color w:val="000000" w:themeColor="text1"/>
          </w:rPr>
          <w:t>w</w:t>
        </w:r>
      </w:ins>
      <w:r w:rsidRPr="00B050BA">
        <w:rPr>
          <w:color w:val="000000" w:themeColor="text1"/>
        </w:rPr>
        <w:t xml:space="preserve">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r w:rsidR="003700BC" w:rsidRPr="00B050BA">
        <w:rPr>
          <w:color w:val="000000" w:themeColor="text1"/>
        </w:rPr>
        <w:t>critical period</w:t>
      </w:r>
      <w:r w:rsidR="003700BC">
        <w:rPr>
          <w:color w:val="000000" w:themeColor="text1"/>
        </w:rPr>
        <w:t>s</w:t>
      </w:r>
      <w:r w:rsidR="008950B4">
        <w:t xml:space="preserve">. </w:t>
      </w:r>
      <w:r w:rsidR="005776B6">
        <w:t xml:space="preserve">We found </w:t>
      </w:r>
      <w:r w:rsidR="008950B4">
        <w:t>a</w:t>
      </w:r>
      <w:r w:rsidR="009B6646">
        <w:t xml:space="preserve"> </w:t>
      </w:r>
      <w:ins w:id="30" w:author="Garcia, Sabrina (DFG)" w:date="2025-07-16T12:42:00Z" w16du:dateUtc="2025-07-16T20:42:00Z">
        <w:r w:rsidR="00143C21">
          <w:t xml:space="preserve">weak but </w:t>
        </w:r>
      </w:ins>
      <w:r w:rsidR="008950B4">
        <w:t xml:space="preserve">positive relationship between </w:t>
      </w:r>
      <w:r w:rsidR="00D4127C">
        <w:t>winter</w:t>
      </w:r>
      <w:r w:rsidR="008950B4">
        <w:t xml:space="preserve"> snow depth and egg to juvenile survival</w:t>
      </w:r>
      <w:r w:rsidR="009B6646">
        <w:t xml:space="preserve">. </w:t>
      </w:r>
      <w:r w:rsidR="005776B6">
        <w:t xml:space="preserve">We found stronger relationships with </w:t>
      </w:r>
      <w:ins w:id="31" w:author="Garcia, Sabrina (DFG)" w:date="2025-07-15T09:05:00Z" w16du:dateUtc="2025-07-15T17:05:00Z">
        <w:r w:rsidR="00674A76">
          <w:t xml:space="preserve">later </w:t>
        </w:r>
      </w:ins>
      <w:r w:rsidR="005776B6">
        <w:t xml:space="preserve">marine survival and </w:t>
      </w:r>
      <w:r w:rsidR="00E80D90">
        <w:t xml:space="preserve">evidence that </w:t>
      </w:r>
      <w:r w:rsidR="00CF7D2B">
        <w:t>North Pacific</w:t>
      </w:r>
      <w:ins w:id="32" w:author="Garcia, Sabrina (DFG)" w:date="2025-07-15T09:01:00Z" w16du:dateUtc="2025-07-15T17:01:00Z">
        <w:r w:rsidR="00674A76">
          <w:t xml:space="preserve">-wide </w:t>
        </w:r>
      </w:ins>
      <w:del w:id="33" w:author="Garcia, Sabrina (DFG)" w:date="2025-07-15T09:01:00Z" w16du:dateUtc="2025-07-15T17:01:00Z">
        <w:r w:rsidR="00CF7D2B" w:rsidDel="00674A76">
          <w:delText xml:space="preserve"> scale </w:delText>
        </w:r>
      </w:del>
      <w:r w:rsidR="00E80D90">
        <w:t>hatchery release</w:t>
      </w:r>
      <w:r w:rsidR="00CF7D2B">
        <w:t>s</w:t>
      </w:r>
      <w:r w:rsidR="00E80D90">
        <w:t xml:space="preserve"> </w:t>
      </w:r>
      <w:r w:rsidR="00CF7D2B">
        <w:t xml:space="preserve">of </w:t>
      </w:r>
      <w:r w:rsidR="005A3A53">
        <w:t>Chum</w:t>
      </w:r>
      <w:r w:rsidR="00E80D90">
        <w:t xml:space="preserve"> salmon </w:t>
      </w:r>
      <w:r w:rsidR="003768BF">
        <w:t xml:space="preserve">exhibit </w:t>
      </w:r>
      <w:r w:rsidR="00E80D90">
        <w:t xml:space="preserve">a negative relationship with </w:t>
      </w:r>
      <w:r w:rsidR="000B71A6">
        <w:t xml:space="preserve">Yukon River </w:t>
      </w:r>
      <w:ins w:id="34" w:author="Garcia, Sabrina (DFG)" w:date="2025-07-15T09:01:00Z" w16du:dateUtc="2025-07-15T17:01:00Z">
        <w:r w:rsidR="00674A76">
          <w:t xml:space="preserve">fall </w:t>
        </w:r>
      </w:ins>
      <w:r w:rsidR="005A3A53">
        <w:t>Chum</w:t>
      </w:r>
      <w:r w:rsidR="000B71A6">
        <w:t xml:space="preserve"> salmon </w:t>
      </w:r>
      <w:r w:rsidR="00E80D90">
        <w:t xml:space="preserve">marine </w:t>
      </w:r>
      <w:commentRangeStart w:id="35"/>
      <w:del w:id="36" w:author="Garcia, Sabrina (DFG)" w:date="2025-07-16T12:42:00Z" w16du:dateUtc="2025-07-16T20:42:00Z">
        <w:r w:rsidR="000B71A6" w:rsidDel="00143C21">
          <w:delText>productivity</w:delText>
        </w:r>
      </w:del>
      <w:ins w:id="37" w:author="Garcia, Sabrina (DFG)" w:date="2025-07-16T12:42:00Z" w16du:dateUtc="2025-07-16T20:42:00Z">
        <w:r w:rsidR="00143C21">
          <w:t>surviva</w:t>
        </w:r>
      </w:ins>
      <w:commentRangeEnd w:id="35"/>
      <w:ins w:id="38" w:author="Garcia, Sabrina (DFG)" w:date="2025-07-16T12:43:00Z" w16du:dateUtc="2025-07-16T20:43:00Z">
        <w:r w:rsidR="00143C21">
          <w:rPr>
            <w:rStyle w:val="CommentReference"/>
          </w:rPr>
          <w:commentReference w:id="35"/>
        </w:r>
      </w:ins>
      <w:ins w:id="39" w:author="Garcia, Sabrina (DFG)" w:date="2025-07-16T12:42:00Z" w16du:dateUtc="2025-07-16T20:42:00Z">
        <w:r w:rsidR="00143C21">
          <w:t>l</w:t>
        </w:r>
      </w:ins>
      <w:r w:rsidR="00E80D90">
        <w:t>.</w:t>
      </w:r>
      <w:r w:rsidR="000B71A6">
        <w:t xml:space="preserve"> </w:t>
      </w:r>
      <w:r w:rsidR="005776B6">
        <w:t>Additionally</w:t>
      </w:r>
      <w:r w:rsidR="000B71A6">
        <w:t>,</w:t>
      </w:r>
      <w:r w:rsidR="009B6646">
        <w:t xml:space="preserve"> </w:t>
      </w:r>
      <w:r>
        <w:t xml:space="preserve">a positive relationship between juvenile stomach fullness and </w:t>
      </w:r>
      <w:commentRangeStart w:id="40"/>
      <w:ins w:id="41" w:author="Garcia, Sabrina (DFG)" w:date="2025-07-15T09:01:00Z" w16du:dateUtc="2025-07-15T17:01:00Z">
        <w:r w:rsidR="00674A76">
          <w:t xml:space="preserve">later </w:t>
        </w:r>
      </w:ins>
      <w:commentRangeEnd w:id="40"/>
      <w:ins w:id="42" w:author="Garcia, Sabrina (DFG)" w:date="2025-07-15T09:06:00Z" w16du:dateUtc="2025-07-15T17:06:00Z">
        <w:r w:rsidR="002B2F25">
          <w:rPr>
            <w:rStyle w:val="CommentReference"/>
          </w:rPr>
          <w:commentReference w:id="40"/>
        </w:r>
      </w:ins>
      <w:r>
        <w:t>marine survival</w:t>
      </w:r>
      <w:r w:rsidR="000B71A6">
        <w:t xml:space="preserve"> </w:t>
      </w:r>
      <w:r>
        <w:t>suggest</w:t>
      </w:r>
      <w:r w:rsidR="000B71A6">
        <w:t>s</w:t>
      </w:r>
      <w:r>
        <w:t xml:space="preserve"> that fish condition before their first winter at sea is </w:t>
      </w:r>
      <w:r w:rsidR="00B42F5E">
        <w:t xml:space="preserve">an </w:t>
      </w:r>
      <w:r w:rsidR="00B42F5E">
        <w:lastRenderedPageBreak/>
        <w:t>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rsidR="00B42F5E">
        <w:t xml:space="preserve">salmon </w:t>
      </w:r>
      <w:ins w:id="43" w:author="Garcia, Sabrina (DFG)" w:date="2025-07-16T12:44:00Z" w16du:dateUtc="2025-07-16T20:44:00Z">
        <w:r w:rsidR="00143C21">
          <w:t xml:space="preserve">survival and eventually on </w:t>
        </w:r>
      </w:ins>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7F784A46"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warming</w:t>
      </w:r>
      <w:commentRangeStart w:id="44"/>
      <w:del w:id="45" w:author="Garcia, Sabrina (DFG)" w:date="2025-07-16T13:03:00Z" w16du:dateUtc="2025-07-16T21:03:00Z">
        <w:r w:rsidDel="00B67FAF">
          <w:delText xml:space="preserve">, altered precipitation </w:delText>
        </w:r>
        <w:r w:rsidR="00F2423C" w:rsidDel="00B67FAF">
          <w:delText xml:space="preserve">and river flow </w:delText>
        </w:r>
        <w:r w:rsidDel="00B67FAF">
          <w:delText>patterns, and changing ocean conditions</w:delText>
        </w:r>
      </w:del>
      <w:r>
        <w:t xml:space="preserve"> </w:t>
      </w:r>
      <w:commentRangeEnd w:id="44"/>
      <w:r w:rsidR="00B67FAF">
        <w:rPr>
          <w:rStyle w:val="CommentReference"/>
        </w:rPr>
        <w:commentReference w:id="44"/>
      </w:r>
      <w:r>
        <w:t xml:space="preserve">across vast geographic scales. In many cases, this </w:t>
      </w:r>
      <w:del w:id="46" w:author="Garcia, Sabrina (DFG)" w:date="2025-07-16T13:05:00Z" w16du:dateUtc="2025-07-16T21:05:00Z">
        <w:r w:rsidDel="00B67FAF">
          <w:delText xml:space="preserve">also </w:delText>
        </w:r>
      </w:del>
      <w:r>
        <w:t xml:space="preserve">adds </w:t>
      </w:r>
      <w:r w:rsidR="00780699">
        <w:t>challenges when</w:t>
      </w:r>
      <w:r>
        <w:t xml:space="preserve"> estimating or anticipating </w:t>
      </w:r>
      <w:proofErr w:type="gramStart"/>
      <w:r>
        <w:t>impacts</w:t>
      </w:r>
      <w:proofErr w:type="gramEnd"/>
      <w:r>
        <w:t xml:space="preserve">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664BE087" w:rsidR="00C65D69" w:rsidRDefault="00591373" w:rsidP="00C65D69">
      <w:pPr>
        <w:pStyle w:val="whitespace-normal"/>
        <w:spacing w:before="0" w:beforeAutospacing="0" w:after="0" w:afterAutospacing="0"/>
        <w:ind w:firstLine="360"/>
      </w:pPr>
      <w:commentRangeStart w:id="47"/>
      <w:r>
        <w:t>Western Alaska, and the Yukon River region in particular</w:t>
      </w:r>
      <w:commentRangeEnd w:id="47"/>
      <w:r w:rsidR="007F649F">
        <w:rPr>
          <w:rStyle w:val="CommentReference"/>
        </w:rPr>
        <w:commentReference w:id="47"/>
      </w:r>
      <w:r>
        <w:t xml:space="preserve">, is experiencing a multi-species salmon collapse. </w:t>
      </w:r>
      <w:ins w:id="48" w:author="Garcia, Sabrina (DFG)" w:date="2025-07-16T13:13:00Z" w16du:dateUtc="2025-07-16T21:13:00Z">
        <w:r w:rsidR="007F649F">
          <w:t xml:space="preserve">While all 5 species of Pacific salmon spawn in the Yukon River, </w:t>
        </w:r>
      </w:ins>
      <w:ins w:id="49" w:author="Garcia, Sabrina (DFG)" w:date="2025-07-15T09:23:00Z" w16du:dateUtc="2025-07-15T17:23:00Z">
        <w:r w:rsidR="0029022F">
          <w:t xml:space="preserve">Chinook and chum salmon are the primary species targeted for </w:t>
        </w:r>
      </w:ins>
      <w:ins w:id="50" w:author="Garcia, Sabrina (DFG)" w:date="2025-07-16T13:13:00Z" w16du:dateUtc="2025-07-16T21:13:00Z">
        <w:r w:rsidR="007F649F">
          <w:t>subsistence harvest</w:t>
        </w:r>
      </w:ins>
      <w:ins w:id="51" w:author="Garcia, Sabrina (DFG)" w:date="2025-07-15T09:23:00Z" w16du:dateUtc="2025-07-15T17:23:00Z">
        <w:r w:rsidR="0029022F">
          <w:t xml:space="preserve"> along the </w:t>
        </w:r>
      </w:ins>
      <w:ins w:id="52" w:author="Garcia, Sabrina (DFG)" w:date="2025-07-15T09:24:00Z" w16du:dateUtc="2025-07-15T17:24:00Z">
        <w:r w:rsidR="0029022F">
          <w:t>Yukon R</w:t>
        </w:r>
      </w:ins>
      <w:ins w:id="53" w:author="Garcia, Sabrina (DFG)" w:date="2025-07-15T09:23:00Z" w16du:dateUtc="2025-07-15T17:23:00Z">
        <w:r w:rsidR="0029022F">
          <w:t>iver</w:t>
        </w:r>
      </w:ins>
      <w:ins w:id="54" w:author="Garcia, Sabrina (DFG)" w:date="2025-07-16T13:10:00Z" w16du:dateUtc="2025-07-16T21:10:00Z">
        <w:r w:rsidR="007F649F">
          <w:t xml:space="preserve"> and the </w:t>
        </w:r>
      </w:ins>
      <w:ins w:id="55" w:author="Garcia, Sabrina (DFG)" w:date="2025-07-16T13:13:00Z" w16du:dateUtc="2025-07-16T21:13:00Z">
        <w:r w:rsidR="007F649F">
          <w:t>approximately 50</w:t>
        </w:r>
      </w:ins>
      <w:ins w:id="56" w:author="Garcia, Sabrina (DFG)" w:date="2025-07-16T13:10:00Z" w16du:dateUtc="2025-07-16T21:10:00Z">
        <w:r w:rsidR="007F649F">
          <w:t xml:space="preserve"> </w:t>
        </w:r>
      </w:ins>
      <w:ins w:id="57" w:author="Garcia, Sabrina (DFG)" w:date="2025-07-16T13:11:00Z" w16du:dateUtc="2025-07-16T21:11:00Z">
        <w:r w:rsidR="007F649F">
          <w:t xml:space="preserve">Alaska Native </w:t>
        </w:r>
      </w:ins>
      <w:ins w:id="58" w:author="Garcia, Sabrina (DFG)" w:date="2025-07-16T13:13:00Z" w16du:dateUtc="2025-07-16T21:13:00Z">
        <w:r w:rsidR="007F649F">
          <w:t>communities</w:t>
        </w:r>
      </w:ins>
      <w:ins w:id="59" w:author="Garcia, Sabrina (DFG)" w:date="2025-07-16T13:11:00Z" w16du:dateUtc="2025-07-16T21:11:00Z">
        <w:r w:rsidR="007F649F">
          <w:t xml:space="preserve"> along its length</w:t>
        </w:r>
      </w:ins>
      <w:ins w:id="60" w:author="Garcia, Sabrina (DFG)" w:date="2025-07-15T09:23:00Z" w16du:dateUtc="2025-07-15T17:23:00Z">
        <w:r w:rsidR="0029022F">
          <w:t xml:space="preserve">. </w:t>
        </w:r>
      </w:ins>
      <w:r>
        <w:t xml:space="preserve">There have been </w:t>
      </w:r>
      <w:r w:rsidR="00474305">
        <w:t>commercial</w:t>
      </w:r>
      <w:r>
        <w:t xml:space="preserve"> </w:t>
      </w:r>
      <w:r w:rsidR="00474305">
        <w:t xml:space="preserve">and subsistence </w:t>
      </w:r>
      <w:del w:id="61" w:author="Garcia, Sabrina (DFG)" w:date="2025-07-15T09:17:00Z" w16du:dateUtc="2025-07-15T17:17:00Z">
        <w:r w:rsidR="00F15AB1" w:rsidDel="0029022F">
          <w:delText xml:space="preserve">Chinook salmon </w:delText>
        </w:r>
      </w:del>
      <w:r w:rsidR="00F15AB1">
        <w:t xml:space="preserve">fishery </w:t>
      </w:r>
      <w:r>
        <w:t xml:space="preserve">closures </w:t>
      </w:r>
      <w:r w:rsidR="00474305">
        <w:t xml:space="preserve">on the Yukon River </w:t>
      </w:r>
      <w:ins w:id="62" w:author="Garcia, Sabrina (DFG)" w:date="2025-07-15T09:17:00Z" w16du:dateUtc="2025-07-15T17:17:00Z">
        <w:r w:rsidR="0029022F">
          <w:t xml:space="preserve">for Chinook salmon </w:t>
        </w:r>
      </w:ins>
      <w:r w:rsidR="00474305">
        <w:t xml:space="preserve">since 2007 and </w:t>
      </w:r>
      <w:del w:id="63" w:author="Garcia, Sabrina (DFG)" w:date="2025-07-16T13:11:00Z" w16du:dateUtc="2025-07-16T21:11:00Z">
        <w:r w:rsidR="005A3A53" w:rsidDel="007F649F">
          <w:delText>Chum</w:delText>
        </w:r>
        <w:r w:rsidR="00474305" w:rsidDel="007F649F">
          <w:delText xml:space="preserve"> salmon </w:delText>
        </w:r>
      </w:del>
      <w:del w:id="64" w:author="Garcia, Sabrina (DFG)" w:date="2025-07-15T09:17:00Z" w16du:dateUtc="2025-07-15T17:17:00Z">
        <w:r w:rsidR="00474305" w:rsidDel="0029022F">
          <w:delText xml:space="preserve">harvest has been severely restricted or closed </w:delText>
        </w:r>
      </w:del>
      <w:r>
        <w:t xml:space="preserve">since </w:t>
      </w:r>
      <w:r w:rsidR="002446DF">
        <w:t>20</w:t>
      </w:r>
      <w:r w:rsidR="00474305">
        <w:t>19</w:t>
      </w:r>
      <w:ins w:id="65" w:author="Garcia, Sabrina (DFG)" w:date="2025-07-16T13:11:00Z" w16du:dateUtc="2025-07-16T21:11:00Z">
        <w:r w:rsidR="007F649F">
          <w:t xml:space="preserve"> </w:t>
        </w:r>
        <w:r w:rsidR="007F649F">
          <w:t>for Chum salmon</w:t>
        </w:r>
      </w:ins>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w:t>
      </w:r>
      <w:commentRangeStart w:id="66"/>
      <w:del w:id="67" w:author="Garcia, Sabrina (DFG)" w:date="2025-07-16T13:15:00Z" w16du:dateUtc="2025-07-16T21:15:00Z">
        <w:r w:rsidR="00D90B83" w:rsidDel="007F649F">
          <w:delText>I</w:delText>
        </w:r>
        <w:r w:rsidDel="007F649F">
          <w:delText xml:space="preserve">mpacts </w:delText>
        </w:r>
        <w:r w:rsidR="00D90B83" w:rsidDel="007F649F">
          <w:delText xml:space="preserve">of populations crashes and fishing closures </w:delText>
        </w:r>
        <w:r w:rsidDel="007F649F">
          <w:delText xml:space="preserve">extend far beyond the ecological - for thousands of years, Native Alaskan communities along the Yukon River have </w:delText>
        </w:r>
        <w:r w:rsidR="00D90B83" w:rsidDel="007F649F">
          <w:delText>stewarded and relied</w:delText>
        </w:r>
        <w:r w:rsidDel="007F649F">
          <w:delText xml:space="preserve"> on </w:delText>
        </w:r>
        <w:r w:rsidR="00D90B83" w:rsidDel="007F649F">
          <w:delText xml:space="preserve">relationships with </w:delText>
        </w:r>
        <w:r w:rsidDel="007F649F">
          <w:delText xml:space="preserve">salmon for food security </w:delText>
        </w:r>
        <w:commentRangeStart w:id="68"/>
        <w:r w:rsidDel="007F649F">
          <w:delText xml:space="preserve">and maintaining </w:delText>
        </w:r>
        <w:r w:rsidR="00D90B83" w:rsidDel="007F649F">
          <w:delText>a way of life</w:delText>
        </w:r>
        <w:r w:rsidDel="007F649F">
          <w:delText xml:space="preserve">. </w:delText>
        </w:r>
        <w:commentRangeEnd w:id="68"/>
        <w:r w:rsidR="00FD7C27" w:rsidDel="007F649F">
          <w:rPr>
            <w:rStyle w:val="CommentReference"/>
          </w:rPr>
          <w:commentReference w:id="68"/>
        </w:r>
        <w:commentRangeEnd w:id="66"/>
        <w:r w:rsidR="007F649F" w:rsidDel="007F649F">
          <w:rPr>
            <w:rStyle w:val="CommentReference"/>
          </w:rPr>
          <w:commentReference w:id="66"/>
        </w:r>
      </w:del>
      <w:r>
        <w:t xml:space="preserve">The loss of both Chinook </w:t>
      </w:r>
      <w:del w:id="69" w:author="Garcia, Sabrina (DFG)" w:date="2025-07-15T09:25:00Z" w16du:dateUtc="2025-07-15T17:25:00Z">
        <w:r w:rsidDel="0029022F">
          <w:delText xml:space="preserve">salmon </w:delText>
        </w:r>
      </w:del>
      <w:r>
        <w:t xml:space="preserve">and </w:t>
      </w:r>
      <w:r w:rsidR="005A3A53">
        <w:t>Chum</w:t>
      </w:r>
      <w:r>
        <w:t xml:space="preserve"> salmon harvests is particularly devastating, as </w:t>
      </w:r>
      <w:r w:rsidR="005A3A53">
        <w:t>Chum</w:t>
      </w:r>
      <w:r>
        <w:t xml:space="preserve"> salmon </w:t>
      </w:r>
      <w:proofErr w:type="gramStart"/>
      <w:r w:rsidR="00383770">
        <w:t>have</w:t>
      </w:r>
      <w:proofErr w:type="gramEnd"/>
      <w:r w:rsidR="00383770">
        <w:t xml:space="preserve"> historically </w:t>
      </w:r>
      <w:r>
        <w:t>provide</w:t>
      </w:r>
      <w:r w:rsidR="00383770">
        <w:t>d</w:t>
      </w:r>
      <w:r>
        <w:t xml:space="preserve"> a critical food source when Chinook salmon returns </w:t>
      </w:r>
      <w:r w:rsidR="00046C16">
        <w:t xml:space="preserve">were </w:t>
      </w:r>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E428EE6" w:rsidR="006F6AE6" w:rsidRDefault="00D9797D" w:rsidP="00C65D69">
      <w:pPr>
        <w:pStyle w:val="whitespace-normal"/>
        <w:spacing w:before="0" w:beforeAutospacing="0" w:after="0" w:afterAutospacing="0"/>
        <w:ind w:firstLine="360"/>
      </w:pPr>
      <w:ins w:id="70" w:author="Garcia, Sabrina (DFG)" w:date="2025-07-16T13:20:00Z" w16du:dateUtc="2025-07-16T21:20:00Z">
        <w:r>
          <w:t xml:space="preserve">Yukon River chum salmon are comprised of two genetically distinct runs, an early summer run that primarily spawns in the lower river and </w:t>
        </w:r>
      </w:ins>
      <w:ins w:id="71" w:author="Garcia, Sabrina (DFG)" w:date="2025-07-16T13:21:00Z" w16du:dateUtc="2025-07-16T21:21:00Z">
        <w:r>
          <w:t xml:space="preserve">a fall run that enters the river later and migrates farther upstream. </w:t>
        </w:r>
      </w:ins>
      <w:commentRangeStart w:id="72"/>
      <w:r w:rsidR="006F6AE6">
        <w:t xml:space="preserve">Yukon River </w:t>
      </w:r>
      <w:r w:rsidR="00351DDC">
        <w:t>f</w:t>
      </w:r>
      <w:r w:rsidR="006F6AE6">
        <w:t xml:space="preserve">all </w:t>
      </w:r>
      <w:r w:rsidR="005A3A53">
        <w:t>Chum</w:t>
      </w:r>
      <w:r w:rsidR="006F6AE6">
        <w:t xml:space="preserve"> salmon undergo one of the longest freshwater migrations for the species, traveling over 2,700 kilometers from the Bering Sea into </w:t>
      </w:r>
      <w:r w:rsidR="00780699">
        <w:t xml:space="preserve">Interior Alaska and </w:t>
      </w:r>
      <w:r w:rsidR="006F6AE6">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del w:id="73" w:author="Garcia, Sabrina (DFG)" w:date="2025-07-15T09:21:00Z" w16du:dateUtc="2025-07-15T17:21:00Z">
        <w:r w:rsidR="006F6AE6" w:rsidDel="0029022F">
          <w:delText>This migration distinguishes them from the river's</w:delText>
        </w:r>
      </w:del>
      <w:ins w:id="74" w:author="Garcia, Sabrina (DFG)" w:date="2025-07-15T09:21:00Z" w16du:dateUtc="2025-07-15T17:21:00Z">
        <w:r w:rsidR="0029022F">
          <w:t>Fall chum salmon are genetically distinct from</w:t>
        </w:r>
      </w:ins>
      <w:r w:rsidR="006F6AE6">
        <w:t xml:space="preserve"> summer </w:t>
      </w:r>
      <w:r w:rsidR="005A3A53">
        <w:t>Chum</w:t>
      </w:r>
      <w:r w:rsidR="006F6AE6">
        <w:t xml:space="preserve"> salmon</w:t>
      </w:r>
      <w:del w:id="75" w:author="Garcia, Sabrina (DFG)" w:date="2025-07-15T09:21:00Z" w16du:dateUtc="2025-07-15T17:21:00Z">
        <w:r w:rsidR="006F6AE6" w:rsidDel="0029022F">
          <w:delText xml:space="preserve"> run</w:delText>
        </w:r>
      </w:del>
      <w:r w:rsidR="006F6AE6">
        <w:t xml:space="preserve">, which </w:t>
      </w:r>
      <w:ins w:id="76" w:author="Garcia, Sabrina (DFG)" w:date="2025-07-15T09:21:00Z" w16du:dateUtc="2025-07-15T17:21:00Z">
        <w:r w:rsidR="0029022F">
          <w:t xml:space="preserve">enter the river earlier and </w:t>
        </w:r>
      </w:ins>
      <w:r w:rsidR="006F6AE6">
        <w:t>typically spawn</w:t>
      </w:r>
      <w:del w:id="77" w:author="Garcia, Sabrina (DFG)" w:date="2025-07-15T09:21:00Z" w16du:dateUtc="2025-07-15T17:21:00Z">
        <w:r w:rsidR="006F6AE6" w:rsidDel="0029022F">
          <w:delText>s</w:delText>
        </w:r>
      </w:del>
      <w:r w:rsidR="006F6AE6">
        <w:t xml:space="preserve"> within the lower 800 kilometers of the drainage.</w:t>
      </w:r>
      <w:r w:rsidR="007E0BFC">
        <w:t xml:space="preserve"> </w:t>
      </w:r>
      <w:r w:rsidR="006F6AE6">
        <w:t xml:space="preserve">Fall </w:t>
      </w:r>
      <w:r w:rsidR="005A3A53">
        <w:t>Chum</w:t>
      </w:r>
      <w:r w:rsidR="006F6AE6">
        <w:t xml:space="preserve"> begin entering the river mouth from mid-July through early September, with peak </w:t>
      </w:r>
      <w:r w:rsidR="006F6AE6">
        <w:lastRenderedPageBreak/>
        <w:t>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commentRangeEnd w:id="72"/>
      <w:r w:rsidR="00CA7FDA">
        <w:rPr>
          <w:rStyle w:val="CommentReference"/>
        </w:rPr>
        <w:commentReference w:id="72"/>
      </w:r>
      <w:ins w:id="78" w:author="Garcia, Sabrina (DFG)" w:date="2025-07-16T13:21:00Z" w16du:dateUtc="2025-07-16T21:21:00Z">
        <w:r>
          <w:t xml:space="preserve">Fall chum salmon primarily spawn in the fall in the upper regions of the Yukon River. Smolts </w:t>
        </w:r>
        <w:proofErr w:type="spellStart"/>
        <w:r>
          <w:t>outmigrate</w:t>
        </w:r>
        <w:proofErr w:type="spellEnd"/>
        <w:proofErr w:type="gramStart"/>
        <w:r>
          <w:t>….juveniles</w:t>
        </w:r>
        <w:proofErr w:type="gramEnd"/>
        <w:r>
          <w:t xml:space="preserve"> spend their early marine reside</w:t>
        </w:r>
      </w:ins>
      <w:ins w:id="79" w:author="Garcia, Sabrina (DFG)" w:date="2025-07-16T13:22:00Z" w16du:dateUtc="2025-07-16T21:22:00Z">
        <w:r>
          <w:t xml:space="preserve">nce in the shallow waters of the northern Bering Sea…immatures migrate seasonally between the GOA and Bering Sea. </w:t>
        </w:r>
      </w:ins>
      <w:moveToRangeStart w:id="80" w:author="Garcia, Sabrina (DFG)" w:date="2025-07-16T13:22:00Z" w:name="move203564569"/>
      <w:moveTo w:id="81" w:author="Garcia, Sabrina (DFG)" w:date="2025-07-16T13:22:00Z" w16du:dateUtc="2025-07-16T21:22:00Z">
        <w:r>
          <w:t xml:space="preserve">After spending up to five years at sea, with age-four and age-five fish as the most abundant age classes, adults return to the Yukon River to complete their life cycle. </w:t>
        </w:r>
      </w:moveTo>
      <w:moveToRangeEnd w:id="80"/>
      <w:del w:id="82" w:author="Garcia, Sabrina (DFG)" w:date="2025-07-16T13:24:00Z" w16du:dateUtc="2025-07-16T21:24:00Z">
        <w:r w:rsidR="006F6AE6" w:rsidDel="00D9797D">
          <w:delText>These populations</w:delText>
        </w:r>
      </w:del>
      <w:ins w:id="83" w:author="Garcia, Sabrina (DFG)" w:date="2025-07-16T13:24:00Z" w16du:dateUtc="2025-07-16T21:24:00Z">
        <w:r>
          <w:t xml:space="preserve">Yukon River fall </w:t>
        </w:r>
        <w:proofErr w:type="spellStart"/>
        <w:r>
          <w:t>chm</w:t>
        </w:r>
        <w:proofErr w:type="spellEnd"/>
        <w:r>
          <w:t xml:space="preserve"> salmon</w:t>
        </w:r>
      </w:ins>
      <w:r w:rsidR="006F6AE6">
        <w:t xml:space="preserve">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w:t>
      </w:r>
      <w:r w:rsidR="00056427">
        <w:t>,</w:t>
      </w:r>
      <w:r w:rsidR="006F6AE6">
        <w:t xml:space="preserve"> primarily in the Gulf of Alaska and Aleutian </w:t>
      </w:r>
      <w:r w:rsidR="00780699">
        <w:t xml:space="preserve">Island </w:t>
      </w:r>
      <w:r w:rsidR="006F6AE6">
        <w:t xml:space="preserve">regions. </w:t>
      </w:r>
      <w:moveFromRangeStart w:id="84" w:author="Garcia, Sabrina (DFG)" w:date="2025-07-16T13:22:00Z" w:name="move203564569"/>
      <w:moveFrom w:id="85" w:author="Garcia, Sabrina (DFG)" w:date="2025-07-16T13:22:00Z" w16du:dateUtc="2025-07-16T21:22:00Z">
        <w:r w:rsidR="006F6AE6" w:rsidDel="00D9797D">
          <w:t xml:space="preserve">After spending up to five years at sea, with age-four and age-five fish as the most abundant age classes, adults return to the Yukon River to complete their life cycle. </w:t>
        </w:r>
      </w:moveFrom>
      <w:moveFromRangeEnd w:id="84"/>
      <w:del w:id="86" w:author="Garcia, Sabrina (DFG)" w:date="2025-07-16T13:25:00Z" w16du:dateUtc="2025-07-16T21:25:00Z">
        <w:r w:rsidR="006F6AE6" w:rsidDel="001C7B3F">
          <w:delText xml:space="preserve">The genetic </w:delText>
        </w:r>
        <w:r w:rsidR="0020726D" w:rsidDel="001C7B3F">
          <w:delText xml:space="preserve">separation </w:delText>
        </w:r>
        <w:r w:rsidR="006F6AE6" w:rsidDel="001C7B3F">
          <w:delText xml:space="preserve">between summer and fall runs, combined with their discrete spawning distributions, </w:delText>
        </w:r>
      </w:del>
      <w:ins w:id="87" w:author="Garcia, Sabrina (DFG)" w:date="2025-07-16T13:25:00Z" w16du:dateUtc="2025-07-16T21:25:00Z">
        <w:r w:rsidR="001C7B3F">
          <w:t xml:space="preserve">The various habitats utilized by Yukon River fall chum salmon </w:t>
        </w:r>
      </w:ins>
      <w:ins w:id="88" w:author="Garcia, Sabrina (DFG)" w:date="2025-07-16T13:26:00Z" w16du:dateUtc="2025-07-16T21:26:00Z">
        <w:r w:rsidR="001C7B3F">
          <w:t xml:space="preserve">necessitates </w:t>
        </w:r>
      </w:ins>
      <w:del w:id="89" w:author="Garcia, Sabrina (DFG)" w:date="2025-07-16T13:26:00Z" w16du:dateUtc="2025-07-16T21:26:00Z">
        <w:r w:rsidR="006F6AE6" w:rsidDel="001C7B3F">
          <w:delText>enables</w:delText>
        </w:r>
      </w:del>
      <w:r w:rsidR="006F6AE6">
        <w:t xml:space="preserve"> the application of multistage lifecycle models to better understand the drivers of </w:t>
      </w:r>
      <w:r w:rsidR="0020726D">
        <w:t xml:space="preserve">variation in survival </w:t>
      </w:r>
      <w:r w:rsidR="006F6AE6">
        <w:t xml:space="preserve">across these </w:t>
      </w:r>
      <w:r w:rsidR="0020726D">
        <w:t xml:space="preserve">unique </w:t>
      </w:r>
      <w:r w:rsidR="006F6AE6">
        <w:t>life history periods</w:t>
      </w:r>
      <w:del w:id="90" w:author="Garcia, Sabrina (DFG)" w:date="2025-07-16T13:26:00Z" w16du:dateUtc="2025-07-16T21:26:00Z">
        <w:r w:rsidR="00044F05" w:rsidDel="001C7B3F">
          <w:delText xml:space="preserve"> for Yukon River fall Chum</w:delText>
        </w:r>
      </w:del>
      <w:r w:rsidR="006F6AE6">
        <w:t xml:space="preserve">. Understanding stage-specific </w:t>
      </w:r>
      <w:del w:id="91" w:author="Garcia, Sabrina (DFG)" w:date="2025-07-16T13:26:00Z" w16du:dateUtc="2025-07-16T21:26:00Z">
        <w:r w:rsidR="00780699" w:rsidDel="001C7B3F">
          <w:delText xml:space="preserve">productivity </w:delText>
        </w:r>
      </w:del>
      <w:ins w:id="92" w:author="Garcia, Sabrina (DFG)" w:date="2025-07-16T13:26:00Z" w16du:dateUtc="2025-07-16T21:26:00Z">
        <w:r w:rsidR="001C7B3F">
          <w:t>survival</w:t>
        </w:r>
        <w:r w:rsidR="001C7B3F">
          <w:t xml:space="preserve"> </w:t>
        </w:r>
      </w:ins>
      <w:r w:rsidR="006F6AE6">
        <w:t xml:space="preserve">is particularly crucial given the recent dramatic declines in </w:t>
      </w:r>
      <w:del w:id="93" w:author="Garcia, Sabrina (DFG)" w:date="2025-07-15T09:35:00Z" w16du:dateUtc="2025-07-15T17:35:00Z">
        <w:r w:rsidR="006F6AE6" w:rsidDel="00CA7FDA">
          <w:delText>returns</w:delText>
        </w:r>
        <w:r w:rsidR="00727CBE" w:rsidDel="00CA7FDA">
          <w:delText xml:space="preserve"> </w:delText>
        </w:r>
      </w:del>
      <w:ins w:id="94" w:author="Garcia, Sabrina (DFG)" w:date="2025-07-15T09:35:00Z" w16du:dateUtc="2025-07-15T17:35:00Z">
        <w:r w:rsidR="00CA7FDA">
          <w:t xml:space="preserve">run </w:t>
        </w:r>
      </w:ins>
      <w:ins w:id="95" w:author="Garcia, Sabrina (DFG)" w:date="2025-07-16T13:26:00Z" w16du:dateUtc="2025-07-16T21:26:00Z">
        <w:r w:rsidR="001C7B3F">
          <w:t>abundance</w:t>
        </w:r>
      </w:ins>
      <w:ins w:id="96" w:author="Garcia, Sabrina (DFG)" w:date="2025-07-15T09:35:00Z" w16du:dateUtc="2025-07-15T17:35:00Z">
        <w:r w:rsidR="00CA7FDA">
          <w:t xml:space="preserve"> </w:t>
        </w:r>
      </w:ins>
      <w:r w:rsidR="00727CBE">
        <w:t xml:space="preserve">and </w:t>
      </w:r>
      <w:r w:rsidR="006F6AE6">
        <w:t>can help identify critical periods where environmental change may be having the strongest impacts on population dynamics.</w:t>
      </w:r>
    </w:p>
    <w:p w14:paraId="368D58FF" w14:textId="53CB9175" w:rsidR="001F7BBD" w:rsidRDefault="005044C4" w:rsidP="00780699">
      <w:pPr>
        <w:pStyle w:val="whitespace-pre-wrap"/>
        <w:spacing w:before="0" w:beforeAutospacing="0" w:after="0" w:afterAutospacing="0"/>
        <w:ind w:firstLine="360"/>
      </w:pPr>
      <w:commentRangeStart w:id="97"/>
      <w:r>
        <w:t xml:space="preserve">The recent </w:t>
      </w:r>
      <w:r w:rsidR="002B6B49">
        <w:t xml:space="preserve">precipitous decline </w:t>
      </w:r>
      <w:r>
        <w:t xml:space="preserve">in </w:t>
      </w:r>
      <w:commentRangeStart w:id="98"/>
      <w:r>
        <w:t xml:space="preserve">Yukon River </w:t>
      </w:r>
      <w:r w:rsidR="005A3A53">
        <w:t>Chum</w:t>
      </w:r>
      <w:r>
        <w:t xml:space="preserve"> salmon </w:t>
      </w:r>
      <w:commentRangeEnd w:id="98"/>
      <w:r w:rsidR="00620CF6">
        <w:rPr>
          <w:rStyle w:val="CommentReference"/>
        </w:rPr>
        <w:commentReference w:id="98"/>
      </w:r>
      <w:r>
        <w:t>abundance</w:t>
      </w:r>
      <w:r w:rsidR="00C24F5B">
        <w:t xml:space="preserve"> was </w:t>
      </w:r>
      <w:r>
        <w:t>largely unexpected</w:t>
      </w:r>
      <w:r w:rsidR="00FE6A8A">
        <w:t>,</w:t>
      </w:r>
      <w:r>
        <w:t xml:space="preserve"> and</w:t>
      </w:r>
      <w:r w:rsidR="001F7BBD" w:rsidRPr="00D35F3C">
        <w:rPr>
          <w:b/>
          <w:bCs/>
        </w:rPr>
        <w:t xml:space="preserve"> </w:t>
      </w:r>
      <w:r w:rsidR="00FE6A8A">
        <w:t xml:space="preserve">our </w:t>
      </w:r>
      <w:r w:rsidR="004F7AB1">
        <w:t xml:space="preserve">mechanistic understanding of </w:t>
      </w:r>
      <w:r w:rsidR="00FE6A8A">
        <w:t xml:space="preserve">the processes regulating </w:t>
      </w:r>
      <w:r w:rsidR="004F7AB1">
        <w:t>population dynamics</w:t>
      </w:r>
      <w:r w:rsidR="00FE6A8A">
        <w:t>,</w:t>
      </w:r>
      <w:r w:rsidR="004F7AB1">
        <w:t xml:space="preserve"> </w:t>
      </w:r>
      <w:del w:id="99" w:author="Garcia, Sabrina (DFG)" w:date="2025-07-15T09:36:00Z" w16du:dateUtc="2025-07-15T17:36:00Z">
        <w:r w:rsidR="004F7AB1" w:rsidDel="00CA7FDA">
          <w:delText>as they related to</w:delText>
        </w:r>
      </w:del>
      <w:ins w:id="100" w:author="Garcia, Sabrina (DFG)" w:date="2025-07-15T09:36:00Z" w16du:dateUtc="2025-07-15T17:36:00Z">
        <w:r w:rsidR="00CA7FDA">
          <w:t>inferred from</w:t>
        </w:r>
      </w:ins>
      <w:r w:rsidR="004F7AB1">
        <w:t xml:space="preserve">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temperatures </w:t>
      </w:r>
      <w:commentRangeStart w:id="101"/>
      <w:r w:rsidR="001F7BBD">
        <w:t xml:space="preserve">for </w:t>
      </w:r>
      <w:r w:rsidR="00CE158E">
        <w:t>both</w:t>
      </w:r>
      <w:ins w:id="102" w:author="Garcia, Sabrina (DFG)" w:date="2025-07-16T13:59:00Z" w16du:dateUtc="2025-07-16T21:59:00Z">
        <w:r w:rsidR="001B2987">
          <w:t xml:space="preserve"> the upriver spawning and downstream out</w:t>
        </w:r>
      </w:ins>
      <w:del w:id="103" w:author="Garcia, Sabrina (DFG)" w:date="2025-07-16T13:59:00Z" w16du:dateUtc="2025-07-16T21:59:00Z">
        <w:r w:rsidR="00CE158E" w:rsidDel="001B2987">
          <w:delText xml:space="preserve"> river</w:delText>
        </w:r>
        <w:r w:rsidR="001F7BBD" w:rsidDel="001B2987">
          <w:delText xml:space="preserve"> </w:delText>
        </w:r>
      </w:del>
      <w:r w:rsidR="001F7BBD">
        <w:t>migration</w:t>
      </w:r>
      <w:r w:rsidR="00CE158E">
        <w:t xml:space="preserve"> </w:t>
      </w:r>
      <w:r w:rsidR="001F7BBD">
        <w:t>s</w:t>
      </w:r>
      <w:r w:rsidR="00CE158E">
        <w:t>tages</w:t>
      </w:r>
      <w:commentRangeEnd w:id="101"/>
      <w:r w:rsidR="001B2987">
        <w:rPr>
          <w:rStyle w:val="CommentReference"/>
        </w:rPr>
        <w:commentReference w:id="101"/>
      </w:r>
      <w:r w:rsidR="001F7BBD">
        <w:t xml:space="preserve">, and </w:t>
      </w:r>
      <w:r w:rsidR="00E3769E">
        <w:t xml:space="preserve">interspecific </w:t>
      </w:r>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after hatching, often reaching the estuarine environment within six</w:t>
      </w:r>
      <w:ins w:id="104" w:author="Garcia, Sabrina (DFG)" w:date="2025-07-16T13:59:00Z" w16du:dateUtc="2025-07-16T21:59:00Z">
        <w:r w:rsidR="001B2987">
          <w:t xml:space="preserve"> </w:t>
        </w:r>
      </w:ins>
      <w:del w:id="105" w:author="Garcia, Sabrina (DFG)" w:date="2025-07-16T13:59:00Z" w16du:dateUtc="2025-07-16T21:59:00Z">
        <w:r w:rsidR="001F7BBD" w:rsidDel="001B2987">
          <w:delText>-</w:delText>
        </w:r>
      </w:del>
      <w:r w:rsidR="001F7BBD">
        <w:t xml:space="preserve">months. </w:t>
      </w:r>
      <w:r w:rsidR="00355FE5">
        <w:t xml:space="preserve">Thus, the mechanisms driving changes in abundance </w:t>
      </w:r>
      <w:r w:rsidR="00115BA4">
        <w:t xml:space="preserve">may be less heavily influenced by </w:t>
      </w:r>
      <w:r w:rsidR="000D2143">
        <w:t xml:space="preserve">freshwater habitat </w:t>
      </w:r>
      <w:r w:rsidR="00115BA4">
        <w:t xml:space="preserve">conditions compared to </w:t>
      </w:r>
      <w:del w:id="106" w:author="Garcia, Sabrina (DFG)" w:date="2025-07-16T14:00:00Z" w16du:dateUtc="2025-07-16T22:00:00Z">
        <w:r w:rsidR="00115BA4" w:rsidDel="001B2987">
          <w:delText xml:space="preserve">fish </w:delText>
        </w:r>
      </w:del>
      <w:ins w:id="107" w:author="Garcia, Sabrina (DFG)" w:date="2025-07-16T14:00:00Z" w16du:dateUtc="2025-07-16T22:00:00Z">
        <w:r w:rsidR="001B2987">
          <w:t>Chinook salmon</w:t>
        </w:r>
        <w:r w:rsidR="001B2987">
          <w:t xml:space="preserve"> </w:t>
        </w:r>
      </w:ins>
      <w:r w:rsidR="00115BA4">
        <w:t>that spend 1-2 years in freshwater</w:t>
      </w:r>
      <w:r w:rsidR="00905818">
        <w:t xml:space="preserve"> ecosystems</w:t>
      </w:r>
      <w:r w:rsidR="000D2143">
        <w:t xml:space="preserve"> prior to outmigration</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ins w:id="108" w:author="Garcia, Sabrina (DFG)" w:date="2025-07-15T09:37:00Z" w16du:dateUtc="2025-07-15T17:37:00Z">
        <w:r w:rsidR="00B6050F">
          <w:t xml:space="preserve">and </w:t>
        </w:r>
      </w:ins>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97"/>
      <w:r w:rsidR="005E0879">
        <w:rPr>
          <w:rStyle w:val="CommentReference"/>
        </w:rPr>
        <w:commentReference w:id="97"/>
      </w:r>
    </w:p>
    <w:p w14:paraId="5615DB3C" w14:textId="16DB3940"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w:t>
      </w:r>
      <w:commentRangeStart w:id="109"/>
      <w:del w:id="110" w:author="Garcia, Sabrina (DFG)" w:date="2025-07-16T14:05:00Z" w16du:dateUtc="2025-07-16T22:05:00Z">
        <w:r w:rsidDel="005E0879">
          <w:delText>from juvenile abundance surveys to adult return estimates and age composition data</w:delText>
        </w:r>
      </w:del>
      <w:commentRangeEnd w:id="109"/>
      <w:r w:rsidR="005E0879">
        <w:rPr>
          <w:rStyle w:val="CommentReference"/>
        </w:rPr>
        <w:commentReference w:id="109"/>
      </w:r>
      <w:r>
        <w:t xml:space="preserve">,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xml:space="preserve">. The success of IPMs in salmon research has been well demonstrated, with applications revealing climate impacts on Chinook salmon survival, density-dependent effects in sockeye </w:t>
      </w:r>
      <w:ins w:id="111" w:author="Garcia, Sabrina (DFG)" w:date="2025-07-15T09:43:00Z" w16du:dateUtc="2025-07-15T17:43:00Z">
        <w:r w:rsidR="00620CF6">
          <w:t xml:space="preserve">salmon </w:t>
        </w:r>
      </w:ins>
      <w:r>
        <w:t xml:space="preserve">populations, and the influence of ocean </w:t>
      </w:r>
      <w:r>
        <w:lastRenderedPageBreak/>
        <w:t>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xml:space="preserve">. IPMs are well-suited for investigating the mechanisms behind recent </w:t>
      </w:r>
      <w:commentRangeStart w:id="112"/>
      <w:ins w:id="113" w:author="Garcia, Sabrina (DFG)" w:date="2025-07-16T14:03:00Z" w16du:dateUtc="2025-07-16T22:03:00Z">
        <w:r w:rsidR="005E0879">
          <w:t xml:space="preserve">Yukon River </w:t>
        </w:r>
      </w:ins>
      <w:r w:rsidR="000E007F">
        <w:t>f</w:t>
      </w:r>
      <w:r>
        <w:t xml:space="preserve">all </w:t>
      </w:r>
      <w:r w:rsidR="005A3A53">
        <w:t>Chum</w:t>
      </w:r>
      <w:r>
        <w:t xml:space="preserve"> salmon </w:t>
      </w:r>
      <w:commentRangeEnd w:id="112"/>
      <w:r w:rsidR="005E0879">
        <w:rPr>
          <w:rStyle w:val="CommentReference"/>
        </w:rPr>
        <w:commentReference w:id="112"/>
      </w:r>
      <w:r>
        <w:t>declines, where multiple potential drivers may be operating across different life stages.</w:t>
      </w:r>
    </w:p>
    <w:p w14:paraId="180F96E0" w14:textId="7D8AAF15"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del w:id="114" w:author="Garcia, Sabrina (DFG)" w:date="2025-07-16T14:05:00Z" w16du:dateUtc="2025-07-16T22:05:00Z">
        <w:r w:rsidR="00EF2A52" w:rsidDel="005E0879">
          <w:delText>productivity</w:delText>
        </w:r>
        <w:r w:rsidDel="005E0879">
          <w:delText xml:space="preserve"> </w:delText>
        </w:r>
      </w:del>
      <w:ins w:id="115" w:author="Garcia, Sabrina (DFG)" w:date="2025-07-16T14:05:00Z" w16du:dateUtc="2025-07-16T22:05:00Z">
        <w:r w:rsidR="005E0879">
          <w:t>survival</w:t>
        </w:r>
        <w:r w:rsidR="005E0879">
          <w:t xml:space="preserve"> </w:t>
        </w:r>
      </w:ins>
      <w:r>
        <w:t>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environmental drivers </w:t>
      </w:r>
      <w:r w:rsidR="002F795A">
        <w:t xml:space="preserve">on </w:t>
      </w:r>
      <w:r w:rsidR="0067284C">
        <w:t>stage-specific survival</w:t>
      </w:r>
      <w:r>
        <w:t xml:space="preserve">. Specifically, we hypothesized that recent </w:t>
      </w:r>
      <w:r w:rsidR="00FC0AD1">
        <w:t xml:space="preserve">population </w:t>
      </w:r>
      <w:r>
        <w:t xml:space="preserve">declines are driven by multiple </w:t>
      </w:r>
      <w:commentRangeStart w:id="116"/>
      <w:r>
        <w:t xml:space="preserve">interacting </w:t>
      </w:r>
      <w:commentRangeEnd w:id="116"/>
      <w:r w:rsidR="000B648C">
        <w:rPr>
          <w:rStyle w:val="CommentReference"/>
        </w:rPr>
        <w:commentReference w:id="116"/>
      </w:r>
      <w:r>
        <w:t>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t>2. Methods</w:t>
      </w:r>
    </w:p>
    <w:p w14:paraId="4A0B06F8" w14:textId="77777777" w:rsidR="00EA4645" w:rsidRPr="004802C8" w:rsidRDefault="00EA4645" w:rsidP="00EA4645">
      <w:pPr>
        <w:pStyle w:val="Heading4"/>
      </w:pPr>
      <w:r w:rsidRPr="004802C8">
        <w:t>2.1 Population Dynamics Model</w:t>
      </w:r>
    </w:p>
    <w:p w14:paraId="3EB747E8" w14:textId="2635A651"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w:t>
      </w:r>
      <w:commentRangeStart w:id="117"/>
      <w:commentRangeStart w:id="118"/>
      <w:r>
        <w:t xml:space="preserve">(Figure </w:t>
      </w:r>
      <w:commentRangeEnd w:id="117"/>
      <w:r w:rsidR="00AE5EEE">
        <w:rPr>
          <w:rStyle w:val="CommentReference"/>
        </w:rPr>
        <w:commentReference w:id="117"/>
      </w:r>
      <w:commentRangeEnd w:id="118"/>
      <w:r w:rsidR="00C33709">
        <w:rPr>
          <w:rStyle w:val="CommentReference"/>
        </w:rPr>
        <w:commentReference w:id="118"/>
      </w:r>
      <w:r>
        <w:t xml:space="preserve">1, </w:t>
      </w:r>
      <w:commentRangeStart w:id="119"/>
      <w:commentRangeStart w:id="120"/>
      <w:r>
        <w:t>Figure 2</w:t>
      </w:r>
      <w:commentRangeEnd w:id="119"/>
      <w:r w:rsidR="00AE5EEE">
        <w:rPr>
          <w:rStyle w:val="CommentReference"/>
        </w:rPr>
        <w:commentReference w:id="119"/>
      </w:r>
      <w:commentRangeEnd w:id="120"/>
      <w:r w:rsidR="00AE5EEE">
        <w:rPr>
          <w:rStyle w:val="CommentReference"/>
        </w:rPr>
        <w:commentReference w:id="120"/>
      </w:r>
      <w:r>
        <w:t>)</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w:t>
      </w:r>
      <w:del w:id="121" w:author="Garcia, Sabrina (DFG)" w:date="2025-07-16T14:09:00Z" w16du:dateUtc="2025-07-16T22:09:00Z">
        <w:r w:rsidR="008831F2" w:rsidRPr="008831F2" w:rsidDel="00E14A84">
          <w:rPr>
            <w:rFonts w:eastAsiaTheme="minorHAnsi"/>
            <w:color w:val="000000"/>
          </w:rPr>
          <w:delText xml:space="preserve">a </w:delText>
        </w:r>
      </w:del>
      <w:r w:rsidR="008831F2" w:rsidRPr="008831F2">
        <w:rPr>
          <w:rFonts w:eastAsiaTheme="minorHAnsi"/>
          <w:color w:val="000000"/>
        </w:rPr>
        <w:t>marine survey</w:t>
      </w:r>
      <w:ins w:id="122" w:author="Garcia, Sabrina (DFG)" w:date="2025-07-16T14:09:00Z" w16du:dateUtc="2025-07-16T22:09:00Z">
        <w:r w:rsidR="00E14A84">
          <w:rPr>
            <w:rFonts w:eastAsiaTheme="minorHAnsi"/>
            <w:color w:val="000000"/>
          </w:rPr>
          <w:t>s</w:t>
        </w:r>
      </w:ins>
      <w:r w:rsidR="008831F2" w:rsidRPr="008831F2">
        <w:rPr>
          <w:rFonts w:eastAsiaTheme="minorHAnsi"/>
          <w:color w:val="000000"/>
        </w:rPr>
        <w:t xml:space="preserve"> in the Bering Sea, run reconstruction data from adult </w:t>
      </w:r>
      <w:ins w:id="123" w:author="Garcia, Sabrina (DFG)" w:date="2025-07-15T11:14:00Z" w16du:dateUtc="2025-07-15T19:14:00Z">
        <w:r w:rsidR="00A12BB1">
          <w:rPr>
            <w:rFonts w:eastAsiaTheme="minorHAnsi"/>
            <w:color w:val="000000"/>
          </w:rPr>
          <w:t xml:space="preserve">fall </w:t>
        </w:r>
      </w:ins>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197322C6"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w:t>
      </w:r>
      <w:ins w:id="124" w:author="Garcia, Sabrina (DFG)" w:date="2025-07-15T11:15:00Z" w16du:dateUtc="2025-07-15T19:15:00Z">
        <w:r w:rsidR="00A12BB1">
          <w:t>R</w:t>
        </w:r>
      </w:ins>
      <w:del w:id="125" w:author="Garcia, Sabrina (DFG)" w:date="2025-07-15T11:15:00Z" w16du:dateUtc="2025-07-15T19:15:00Z">
        <w:r w:rsidRPr="008831F2" w:rsidDel="00A12BB1">
          <w:delText>r</w:delText>
        </w:r>
      </w:del>
      <w:r w:rsidRPr="008831F2">
        <w:t xml:space="preserve">iver fall </w:t>
      </w:r>
      <w:r w:rsidR="005A3A53">
        <w:t>Chum</w:t>
      </w:r>
      <w:r w:rsidRPr="008831F2">
        <w:t xml:space="preserve">: 1) </w:t>
      </w:r>
      <w:r w:rsidRPr="004802C8">
        <w:t xml:space="preserve">“eggs”, </w:t>
      </w:r>
      <w:r>
        <w:t>which tracks the</w:t>
      </w:r>
      <w:r w:rsidRPr="004802C8">
        <w:t xml:space="preserve"> </w:t>
      </w:r>
      <w:del w:id="126" w:author="Garcia, Sabrina (DFG)" w:date="2025-07-16T14:10:00Z" w16du:dateUtc="2025-07-16T22:10:00Z">
        <w:r w:rsidRPr="004802C8" w:rsidDel="00E14A84">
          <w:delText xml:space="preserve">amount </w:delText>
        </w:r>
      </w:del>
      <w:ins w:id="127" w:author="Garcia, Sabrina (DFG)" w:date="2025-07-16T14:10:00Z" w16du:dateUtc="2025-07-16T22:10:00Z">
        <w:r w:rsidR="00E14A84">
          <w:t>number</w:t>
        </w:r>
        <w:r w:rsidR="00E14A84" w:rsidRPr="004802C8">
          <w:t xml:space="preserve"> </w:t>
        </w:r>
      </w:ins>
      <w:r w:rsidRPr="004802C8">
        <w:t>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del w:id="128" w:author="Garcia, Sabrina (DFG)" w:date="2025-07-16T14:11:00Z" w16du:dateUtc="2025-07-16T22:11:00Z">
        <w:r w:rsidR="00020B06" w:rsidDel="00E14A84">
          <w:delText>the</w:delText>
        </w:r>
        <w:r w:rsidR="006B367F" w:rsidDel="00E14A84">
          <w:delText xml:space="preserve"> first winter</w:delText>
        </w:r>
        <w:r w:rsidR="006B367F" w:rsidRPr="004802C8" w:rsidDel="00E14A84">
          <w:delText xml:space="preserve"> in the marine </w:delText>
        </w:r>
        <w:r w:rsidR="00020B06" w:rsidDel="00E14A84">
          <w:delText xml:space="preserve">environment </w:delText>
        </w:r>
      </w:del>
      <w:r w:rsidR="00020B06">
        <w:t>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673C9A3E" w:rsidR="00EA4645" w:rsidRPr="004802C8" w:rsidRDefault="00EA4645" w:rsidP="00EA4645">
      <w:pPr>
        <w:ind w:firstLine="360"/>
      </w:pPr>
      <w:r w:rsidRPr="004802C8">
        <w:t xml:space="preserve">The number of </w:t>
      </w:r>
      <w:ins w:id="129" w:author="Garcia, Sabrina (DFG)" w:date="2025-07-16T14:16:00Z" w16du:dateUtc="2025-07-16T22:16:00Z">
        <w:r w:rsidR="00E14A84">
          <w:t xml:space="preserve">fall </w:t>
        </w:r>
      </w:ins>
      <w:r w:rsidR="005A3A53">
        <w:t>Chum</w:t>
      </w:r>
      <w:r w:rsidRPr="004802C8">
        <w:t xml:space="preserve"> salmon surviving from an egg to the end of their first summer</w:t>
      </w:r>
      <w:r>
        <w:t xml:space="preserve"> in the ocean</w:t>
      </w:r>
      <w:r w:rsidRPr="004802C8">
        <w:t xml:space="preserve">, </w:t>
      </w:r>
      <w:proofErr w:type="spellStart"/>
      <w:proofErr w:type="gramStart"/>
      <w:r w:rsidRPr="004802C8">
        <w:t>N</w:t>
      </w:r>
      <w:r w:rsidRPr="004802C8">
        <w:rPr>
          <w:vertAlign w:val="subscript"/>
        </w:rPr>
        <w:t>t,s</w:t>
      </w:r>
      <w:proofErr w:type="spellEnd"/>
      <w:proofErr w:type="gram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proofErr w:type="gramStart"/>
      <w:r w:rsidRPr="004802C8">
        <w:t>N</w:t>
      </w:r>
      <w:r w:rsidRPr="004802C8">
        <w:rPr>
          <w:vertAlign w:val="subscript"/>
        </w:rPr>
        <w:t>t,s</w:t>
      </w:r>
      <w:proofErr w:type="spellEnd"/>
      <w:proofErr w:type="gram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EA990F9"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could survive </w:t>
      </w:r>
      <w:r w:rsidR="00EA4645">
        <w:t>to the end of</w:t>
      </w:r>
      <w:r w:rsidR="00EA4645" w:rsidRPr="004802C8">
        <w:t xml:space="preserve"> </w:t>
      </w:r>
      <w:r w:rsidR="00EA4645">
        <w:t>each</w:t>
      </w:r>
      <w:r w:rsidR="00EA4645" w:rsidRPr="004802C8">
        <w:t xml:space="preserve"> life stage. The productivity parameter was estimated conditional on </w:t>
      </w:r>
      <w:ins w:id="130" w:author="Garcia, Sabrina (DFG)" w:date="2025-07-16T14:17:00Z" w16du:dateUtc="2025-07-16T22:17:00Z">
        <w:r w:rsidR="00E14A84">
          <w:t xml:space="preserve">stage-specific </w:t>
        </w:r>
      </w:ins>
      <w:r w:rsidR="00EA4645" w:rsidRPr="004802C8">
        <w:t xml:space="preserve">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582A156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ins w:id="131" w:author="Garcia, Sabrina (DFG)" w:date="2025-07-15T11:22:00Z" w16du:dateUtc="2025-07-15T19:22:00Z">
        <w:r w:rsidR="009838F7">
          <w:t xml:space="preserve">fall </w:t>
        </w:r>
      </w:ins>
      <w:r w:rsidR="005A3A53">
        <w:t>Chum</w:t>
      </w:r>
      <w:r w:rsidR="00C01109">
        <w:t xml:space="preserve"> salmon cohort and the environmental or ecosystem process</w:t>
      </w:r>
      <w:r w:rsidR="00401925">
        <w:t xml:space="preserve"> (Table 1)</w:t>
      </w:r>
      <w:r w:rsidR="00DE31A8">
        <w:t>.</w:t>
      </w:r>
    </w:p>
    <w:p w14:paraId="1497CC4F" w14:textId="0787FA3C"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covariates</w:t>
      </w:r>
      <w:ins w:id="132" w:author="Garcia, Sabrina (DFG)" w:date="2025-07-15T11:25:00Z" w16du:dateUtc="2025-07-15T19:25:00Z">
        <w:r w:rsidR="009838F7">
          <w:t xml:space="preserve"> hypothesized to be important to the marine life stage</w:t>
        </w:r>
      </w:ins>
      <w:r w:rsidR="000B13D6">
        <w:t xml:space="preserve">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7DFFE74F" w:rsidR="00566A05" w:rsidRDefault="00EA4645" w:rsidP="00EA4645">
      <w:pPr>
        <w:pStyle w:val="NormalWeb"/>
        <w:spacing w:before="0" w:beforeAutospacing="0" w:after="0" w:afterAutospacing="0"/>
      </w:pPr>
      <w:r w:rsidRPr="004802C8">
        <w:t xml:space="preserve">We </w:t>
      </w:r>
      <w:r w:rsidRPr="00566A05">
        <w:t xml:space="preserve">assumed a fixed 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del w:id="133" w:author="Garcia, Sabrina (DFG)" w:date="2025-07-15T11:40:00Z" w16du:dateUtc="2025-07-15T19:40:00Z">
                <w:rPr>
                  <w:rFonts w:ascii="Cambria Math" w:hAnsi="Cambria Math"/>
                  <w:vertAlign w:val="subscript"/>
                </w:rPr>
              </w:del>
            </m:ctrlPr>
          </m:sSubPr>
          <m:e>
            <m:r>
              <w:del w:id="134" w:author="Garcia, Sabrina (DFG)" w:date="2025-07-15T11:40:00Z" w16du:dateUtc="2025-07-15T19:40:00Z">
                <m:rPr>
                  <m:sty m:val="p"/>
                </m:rPr>
                <w:rPr>
                  <w:rFonts w:ascii="Cambria Math" w:hAnsi="Cambria Math"/>
                  <w:vertAlign w:val="subscript"/>
                </w:rPr>
                <m:t>M</m:t>
              </w:del>
            </m:r>
          </m:e>
          <m:sub>
            <m:r>
              <w:del w:id="135" w:author="Garcia, Sabrina (DFG)" w:date="2025-07-15T11:40:00Z" w16du:dateUtc="2025-07-15T19:40:00Z">
                <m:rPr>
                  <m:sty m:val="p"/>
                </m:rPr>
                <w:rPr>
                  <w:rFonts w:ascii="Cambria Math" w:hAnsi="Cambria Math"/>
                  <w:vertAlign w:val="subscript"/>
                </w:rPr>
                <m:t>a</m:t>
              </w:del>
            </m:r>
          </m:sub>
        </m:sSub>
      </m:oMath>
      <w:del w:id="136" w:author="Garcia, Sabrina (DFG)" w:date="2025-07-15T11:40:00Z" w16du:dateUtc="2025-07-15T19:40:00Z">
        <w:r w:rsidRPr="00566A05" w:rsidDel="005C1F5E">
          <w:rPr>
            <w:vertAlign w:val="subscript"/>
          </w:rPr>
          <w:delText xml:space="preserve">, </w:delText>
        </w:r>
      </w:del>
      <w:r w:rsidRPr="00566A05">
        <w:t xml:space="preserve">where the annual mortality rate was 0.06. This represents the assumption that older fish had a higher marine mortality than younger </w:t>
      </w:r>
      <w:r w:rsidR="000B13D6" w:rsidRPr="00566A05">
        <w:t>fish</w:t>
      </w:r>
      <w:r w:rsidRPr="00566A05">
        <w:t xml:space="preserve"> 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 xml:space="preserve">We tested this assumption and </w:t>
      </w:r>
      <w:proofErr w:type="gramStart"/>
      <w:r w:rsidR="00566A05">
        <w:t>discuss</w:t>
      </w:r>
      <w:proofErr w:type="gramEnd"/>
      <w:del w:id="137" w:author="Garcia, Sabrina (DFG)" w:date="2025-07-15T11:40:00Z" w16du:dateUtc="2025-07-15T19:40:00Z">
        <w:r w:rsidR="00566A05" w:rsidDel="005C1F5E">
          <w:delText>ed</w:delText>
        </w:r>
      </w:del>
      <w:r w:rsidR="00566A05">
        <w:t xml:space="preserve"> this further in the results.</w:t>
      </w:r>
    </w:p>
    <w:p w14:paraId="7D0060DC" w14:textId="0E04B74F" w:rsidR="00EA4645" w:rsidRDefault="00EA4645" w:rsidP="00566A05">
      <w:pPr>
        <w:pStyle w:val="NormalWeb"/>
        <w:spacing w:before="0" w:beforeAutospacing="0" w:after="0" w:afterAutospacing="0"/>
        <w:ind w:firstLine="720"/>
      </w:pPr>
      <w:r w:rsidRPr="00566A05">
        <w:t>The maturity</w:t>
      </w:r>
      <w:r>
        <w:t xml:space="preserve"> schedule for </w:t>
      </w:r>
      <w:ins w:id="138" w:author="Garcia, Sabrina (DFG)" w:date="2025-07-15T11:41:00Z" w16du:dateUtc="2025-07-15T19:41:00Z">
        <w:r w:rsidR="005C1F5E">
          <w:t xml:space="preserve">fall </w:t>
        </w:r>
      </w:ins>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Fishery selectivity is implicitly assumed to be uniform across ages.</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53667F68"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139" w:author="Garcia, Sabrina (DFG)" w:date="2025-07-15T11:48:00Z" w16du:dateUtc="2025-07-15T19:48:00Z">
        <w:r w:rsidR="000A01D8">
          <w:t xml:space="preserve">, </w:t>
        </w:r>
      </w:ins>
      <w:del w:id="140" w:author="Garcia, Sabrina (DFG)" w:date="2025-07-15T11:48:00Z" w16du:dateUtc="2025-07-15T19:48:00Z">
        <w:r w:rsidR="00923851" w:rsidDel="000A01D8">
          <w:delText>. W</w:delText>
        </w:r>
      </w:del>
      <w:ins w:id="141" w:author="Garcia, Sabrina (DFG)" w:date="2025-07-15T11:48:00Z" w16du:dateUtc="2025-07-15T19:48:00Z">
        <w:r w:rsidR="000A01D8">
          <w:t>w</w:t>
        </w:r>
      </w:ins>
      <w:r w:rsidRPr="004802C8">
        <w:t xml:space="preserve">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000000"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54173474"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w:t>
      </w:r>
      <w:ins w:id="142" w:author="Garcia, Sabrina (DFG)" w:date="2025-07-15T11:48:00Z" w16du:dateUtc="2025-07-15T19:48:00Z">
        <w:r w:rsidR="000A01D8">
          <w:t xml:space="preserve">fall </w:t>
        </w:r>
      </w:ins>
      <w:r w:rsidR="00994CE3">
        <w:t>Chum salmon of different ages.</w:t>
      </w:r>
      <w:r>
        <w:t xml:space="preserve">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3C319619"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w:t>
      </w:r>
      <w:del w:id="143" w:author="Garcia, Sabrina (DFG)" w:date="2025-07-16T14:24:00Z" w16du:dateUtc="2025-07-16T22:24:00Z">
        <w:r w:rsidR="00302955" w:rsidDel="00EC1486">
          <w:delText xml:space="preserve">describing </w:delText>
        </w:r>
      </w:del>
      <w:ins w:id="144" w:author="Garcia, Sabrina (DFG)" w:date="2025-07-16T14:24:00Z" w16du:dateUtc="2025-07-16T22:24:00Z">
        <w:r w:rsidR="00EC1486">
          <w:t>that estimate the number of</w:t>
        </w:r>
        <w:r w:rsidR="00EC1486">
          <w:t xml:space="preserve"> </w:t>
        </w:r>
      </w:ins>
      <w:r w:rsidR="00EA4645">
        <w:t xml:space="preserve">adult </w:t>
      </w:r>
      <w:ins w:id="145" w:author="Garcia, Sabrina (DFG)" w:date="2025-07-15T11:50:00Z" w16du:dateUtc="2025-07-15T19:50:00Z">
        <w:r w:rsidR="0020102F">
          <w:t xml:space="preserve">fall </w:t>
        </w:r>
      </w:ins>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w:t>
      </w:r>
      <w:del w:id="146" w:author="Garcia, Sabrina (DFG)" w:date="2025-07-16T14:25:00Z" w16du:dateUtc="2025-07-16T22:25:00Z">
        <w:r w:rsidR="00EA4645" w:rsidDel="00EC1486">
          <w:delText xml:space="preserve"> </w:delText>
        </w:r>
        <w:commentRangeStart w:id="147"/>
        <w:r w:rsidR="00302955" w:rsidDel="00EC1486">
          <w:delText xml:space="preserve">The Yukon River fall </w:delText>
        </w:r>
        <w:r w:rsidR="005A3A53" w:rsidDel="00EC1486">
          <w:delText>Chum</w:delText>
        </w:r>
        <w:r w:rsidR="00302955" w:rsidDel="00EC1486">
          <w:delText xml:space="preserve"> salmon run reconstruction model was developed and is implemented by the ADF&amp;G</w:delText>
        </w:r>
        <w:r w:rsidR="00E86CC5" w:rsidDel="00EC1486">
          <w:delText xml:space="preserve"> </w:delText>
        </w:r>
        <w:r w:rsidR="00302955" w:rsidDel="00EC1486">
          <w:delText xml:space="preserve">and is informed by data collected through the extensive efforts of ADF&amp;G </w:delText>
        </w:r>
        <w:r w:rsidR="00DC5459" w:rsidDel="00EC1486">
          <w:delText xml:space="preserve">and Department of Fisheries and Oceans Canada (DFO) </w:delText>
        </w:r>
        <w:r w:rsidR="00302955" w:rsidDel="00EC1486">
          <w:delText>monitoring and assessment programs</w:delText>
        </w:r>
        <w:r w:rsidR="000F1E55" w:rsidDel="00EC1486">
          <w:delText xml:space="preserve"> </w:delText>
        </w:r>
        <w:r w:rsidR="000F1E55" w:rsidDel="00EC1486">
          <w:fldChar w:fldCharType="begin"/>
        </w:r>
        <w:r w:rsidR="000F1E55" w:rsidDel="00EC1486">
          <w:del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delInstrText>
        </w:r>
        <w:r w:rsidR="000F1E55" w:rsidDel="00EC1486">
          <w:fldChar w:fldCharType="separate"/>
        </w:r>
        <w:r w:rsidR="000F1E55" w:rsidDel="00EC1486">
          <w:rPr>
            <w:noProof/>
          </w:rPr>
          <w:delText>(Fleischman &amp; Borba 2009)</w:delText>
        </w:r>
        <w:r w:rsidR="000F1E55" w:rsidDel="00EC1486">
          <w:fldChar w:fldCharType="end"/>
        </w:r>
      </w:del>
      <w:r w:rsidR="00302955">
        <w:t xml:space="preserve">. </w:t>
      </w:r>
      <w:commentRangeEnd w:id="147"/>
      <w:r w:rsidR="00EC1486">
        <w:rPr>
          <w:rStyle w:val="CommentReference"/>
        </w:rPr>
        <w:commentReference w:id="147"/>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 xml:space="preserve">(Carpenter et al. 2017, R Core Team 2021, Stan </w:t>
      </w:r>
      <w:r w:rsidR="0081320A">
        <w:rPr>
          <w:noProof/>
        </w:rPr>
        <w:lastRenderedPageBreak/>
        <w:t>Development Team 2024)</w:t>
      </w:r>
      <w:r w:rsidR="00EA4645" w:rsidRPr="004802C8">
        <w:fldChar w:fldCharType="end"/>
      </w:r>
      <w:r w:rsidR="00EA4645" w:rsidRPr="004802C8">
        <w:t xml:space="preserve">. </w:t>
      </w:r>
      <w:r w:rsidR="00F8419C">
        <w:t xml:space="preserve">Models were fit to data for </w:t>
      </w:r>
      <w:commentRangeStart w:id="148"/>
      <w:r w:rsidR="00F8419C">
        <w:t xml:space="preserve">each population </w:t>
      </w:r>
      <w:commentRangeEnd w:id="148"/>
      <w:r w:rsidR="0020102F">
        <w:rPr>
          <w:rStyle w:val="CommentReference"/>
        </w:rPr>
        <w:commentReference w:id="148"/>
      </w:r>
      <w:r w:rsidR="00F8419C">
        <w:t xml:space="preserve">separately, with four chains </w:t>
      </w:r>
      <w:proofErr w:type="gramStart"/>
      <w:r w:rsidR="00F8419C">
        <w:t>run</w:t>
      </w:r>
      <w:proofErr w:type="gramEnd"/>
      <w:r w:rsidR="00F8419C">
        <w:t xml:space="preserve">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thinning rate of 1/</w:t>
      </w:r>
      <w:r w:rsidR="003700BC">
        <w:t>1</w:t>
      </w:r>
      <w:r w:rsidR="00F762C1">
        <w:t>0</w:t>
      </w:r>
      <w:r w:rsidR="00F8419C">
        <w:t xml:space="preserve">, resulting in </w:t>
      </w:r>
      <w:r w:rsidR="003700BC">
        <w:t>10,080</w:t>
      </w:r>
      <w:r w:rsidR="00F8419C">
        <w:t xml:space="preserve">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inclusion. </w:t>
      </w:r>
    </w:p>
    <w:p w14:paraId="32B6FDD7" w14:textId="77777777" w:rsidR="00EA4645" w:rsidRPr="004802C8" w:rsidRDefault="00EA4645" w:rsidP="00EA4645">
      <w:pPr>
        <w:pStyle w:val="Heading4"/>
      </w:pPr>
      <w:r>
        <w:t xml:space="preserve">2.3 Population Data  </w:t>
      </w:r>
    </w:p>
    <w:p w14:paraId="0789FF11" w14:textId="5CF364C7"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proofErr w:type="gramStart"/>
      <w:r w:rsidR="00EA4645" w:rsidRPr="004802C8">
        <w:t>N</w:t>
      </w:r>
      <w:r w:rsidR="00EA4645" w:rsidRPr="004802C8">
        <w:rPr>
          <w:vertAlign w:val="subscript"/>
        </w:rPr>
        <w:t>t,s</w:t>
      </w:r>
      <w:proofErr w:type="spellEnd"/>
      <w:proofErr w:type="gram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w:t>
      </w:r>
      <w:ins w:id="149" w:author="Garcia, Sabrina (DFG)" w:date="2025-07-15T12:01:00Z" w16du:dateUtc="2025-07-15T20:01:00Z">
        <w:r w:rsidR="008E43A8">
          <w:t xml:space="preserve"> annually</w:t>
        </w:r>
      </w:ins>
      <w:r>
        <w:t xml:space="preserve"> in the</w:t>
      </w:r>
      <w:r w:rsidR="00247C95">
        <w:t xml:space="preserve"> Northern</w:t>
      </w:r>
      <w:ins w:id="150" w:author="Garcia, Sabrina (DFG)" w:date="2025-07-15T12:01:00Z" w16du:dateUtc="2025-07-15T20:01:00Z">
        <w:r w:rsidR="008E43A8">
          <w:t xml:space="preserve"> Bering Sea</w:t>
        </w:r>
      </w:ins>
      <w:r w:rsidR="00247C95">
        <w:t xml:space="preserve"> and </w:t>
      </w:r>
      <w:ins w:id="151" w:author="Garcia, Sabrina (DFG)" w:date="2025-07-15T12:01:00Z" w16du:dateUtc="2025-07-15T20:01:00Z">
        <w:r w:rsidR="008E43A8">
          <w:t xml:space="preserve">biennially in the </w:t>
        </w:r>
      </w:ins>
      <w:r w:rsidR="001B155D">
        <w:t>Southeastern</w:t>
      </w:r>
      <w:r w:rsidR="00247C95">
        <w:t xml:space="preserve"> Bering Sea (NBS, SEBS)</w:t>
      </w:r>
      <w:r w:rsidR="00C4206B">
        <w:t xml:space="preserve"> (Figure 1)</w:t>
      </w:r>
      <w:r w:rsidR="00EA4645" w:rsidRPr="004802C8">
        <w:t xml:space="preserve">. </w:t>
      </w:r>
      <w:del w:id="152" w:author="Garcia, Sabrina (DFG)" w:date="2025-07-16T14:29:00Z" w16du:dateUtc="2025-07-16T22:29:00Z">
        <w:r w:rsidDel="00BE6BD1">
          <w:delText>These data come from a</w:delText>
        </w:r>
        <w:r w:rsidR="00EA4645" w:rsidRPr="004802C8" w:rsidDel="00BE6BD1">
          <w:delText xml:space="preserve"> collaborative survey run by </w:delText>
        </w:r>
        <w:r w:rsidR="00EA4645" w:rsidDel="00BE6BD1">
          <w:delText xml:space="preserve">the </w:delText>
        </w:r>
        <w:r w:rsidR="00EA4645" w:rsidRPr="004802C8" w:rsidDel="00BE6BD1">
          <w:delText>NOAA Alaska Fishery Science Center</w:delText>
        </w:r>
        <w:r w:rsidR="00EA4645" w:rsidDel="00BE6BD1">
          <w:delText xml:space="preserve"> and </w:delText>
        </w:r>
      </w:del>
      <w:del w:id="153" w:author="Garcia, Sabrina (DFG)" w:date="2025-07-15T11:54:00Z" w16du:dateUtc="2025-07-15T19:54:00Z">
        <w:r w:rsidR="00EA4645" w:rsidDel="00734001">
          <w:delText>A</w:delText>
        </w:r>
        <w:r w:rsidR="00F8419C" w:rsidDel="00734001">
          <w:delText>laska Department of Fish and Game (</w:delText>
        </w:r>
      </w:del>
      <w:del w:id="154" w:author="Garcia, Sabrina (DFG)" w:date="2025-07-16T14:29:00Z" w16du:dateUtc="2025-07-16T22:29:00Z">
        <w:r w:rsidR="00F8419C" w:rsidDel="00BE6BD1">
          <w:delText>A</w:delText>
        </w:r>
        <w:r w:rsidR="00EA4645" w:rsidDel="00BE6BD1">
          <w:delText>DF&amp;G</w:delText>
        </w:r>
      </w:del>
      <w:del w:id="155" w:author="Garcia, Sabrina (DFG)" w:date="2025-07-15T11:54:00Z" w16du:dateUtc="2025-07-15T19:54:00Z">
        <w:r w:rsidR="00F8419C" w:rsidDel="00734001">
          <w:delText>)</w:delText>
        </w:r>
      </w:del>
      <w:del w:id="156" w:author="Garcia, Sabrina (DFG)" w:date="2025-07-16T14:29:00Z" w16du:dateUtc="2025-07-16T22:29:00Z">
        <w:r w:rsidR="00EA4645" w:rsidDel="00BE6BD1">
          <w:delText xml:space="preserve"> to</w:delText>
        </w:r>
        <w:r w:rsidR="00EA4645" w:rsidRPr="004802C8" w:rsidDel="00BE6BD1">
          <w:delText xml:space="preserve"> better understand the </w:delText>
        </w:r>
        <w:r w:rsidR="000A512E" w:rsidDel="00BE6BD1">
          <w:delText>Bering Sea</w:delText>
        </w:r>
        <w:r w:rsidR="00247C95" w:rsidDel="00BE6BD1">
          <w:delText xml:space="preserve"> </w:delText>
        </w:r>
        <w:r w:rsidR="00EA4645" w:rsidDel="00BE6BD1">
          <w:delText>e</w:delText>
        </w:r>
        <w:r w:rsidR="00EA4645" w:rsidRPr="004802C8" w:rsidDel="00BE6BD1">
          <w:delText xml:space="preserve">cosystem </w:delText>
        </w:r>
        <w:commentRangeStart w:id="157"/>
        <w:commentRangeStart w:id="158"/>
        <w:r w:rsidR="00EA4645" w:rsidRPr="004802C8" w:rsidDel="00BE6BD1">
          <w:fldChar w:fldCharType="begin"/>
        </w:r>
        <w:r w:rsidR="00EA4645" w:rsidRPr="004802C8" w:rsidDel="00BE6BD1">
          <w:del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delInstrText>
        </w:r>
        <w:r w:rsidR="00EA4645" w:rsidRPr="004802C8" w:rsidDel="00BE6BD1">
          <w:fldChar w:fldCharType="separate"/>
        </w:r>
        <w:r w:rsidR="00EA4645" w:rsidRPr="004802C8" w:rsidDel="00BE6BD1">
          <w:rPr>
            <w:noProof/>
          </w:rPr>
          <w:delText xml:space="preserve">(Murphy et al. </w:delText>
        </w:r>
      </w:del>
      <w:del w:id="159" w:author="Garcia, Sabrina (DFG)" w:date="2025-07-15T11:54:00Z" w16du:dateUtc="2025-07-15T19:54:00Z">
        <w:r w:rsidR="00EA4645" w:rsidRPr="004802C8" w:rsidDel="00734001">
          <w:rPr>
            <w:noProof/>
          </w:rPr>
          <w:delText>2021</w:delText>
        </w:r>
      </w:del>
      <w:del w:id="160" w:author="Garcia, Sabrina (DFG)" w:date="2025-07-16T14:29:00Z" w16du:dateUtc="2025-07-16T22:29:00Z">
        <w:r w:rsidR="00EA4645" w:rsidRPr="004802C8" w:rsidDel="00BE6BD1">
          <w:rPr>
            <w:noProof/>
          </w:rPr>
          <w:delText>)</w:delText>
        </w:r>
        <w:r w:rsidR="00EA4645" w:rsidRPr="004802C8" w:rsidDel="00BE6BD1">
          <w:fldChar w:fldCharType="end"/>
        </w:r>
        <w:r w:rsidR="00EA4645" w:rsidRPr="004802C8" w:rsidDel="00BE6BD1">
          <w:delText>.</w:delText>
        </w:r>
        <w:commentRangeEnd w:id="157"/>
        <w:r w:rsidR="00734001" w:rsidDel="00BE6BD1">
          <w:rPr>
            <w:rStyle w:val="CommentReference"/>
          </w:rPr>
          <w:commentReference w:id="157"/>
        </w:r>
        <w:commentRangeEnd w:id="158"/>
        <w:r w:rsidR="008E43A8" w:rsidDel="00BE6BD1">
          <w:rPr>
            <w:rStyle w:val="CommentReference"/>
          </w:rPr>
          <w:commentReference w:id="158"/>
        </w:r>
        <w:r w:rsidR="00EA4645" w:rsidRPr="004802C8" w:rsidDel="00BE6BD1">
          <w:delText xml:space="preserve"> </w:delText>
        </w:r>
      </w:del>
      <w:r w:rsidR="00EA4645" w:rsidRPr="004802C8">
        <w:t>The survey</w:t>
      </w:r>
      <w:ins w:id="161" w:author="Garcia, Sabrina (DFG)" w:date="2025-07-15T11:56:00Z" w16du:dateUtc="2025-07-15T19:56:00Z">
        <w:r w:rsidR="00734001">
          <w:t>s</w:t>
        </w:r>
      </w:ins>
      <w:r w:rsidR="00EA4645" w:rsidRPr="004802C8">
        <w:t xml:space="preserve"> </w:t>
      </w:r>
      <w:r w:rsidR="00EA4645">
        <w:t>use</w:t>
      </w:r>
      <w:del w:id="162" w:author="Garcia, Sabrina (DFG)" w:date="2025-07-15T11:56:00Z" w16du:dateUtc="2025-07-15T19:56:00Z">
        <w:r w:rsidR="00EA4645" w:rsidDel="00734001">
          <w:delText>s</w:delText>
        </w:r>
      </w:del>
      <w:r w:rsidR="00EA4645">
        <w:t xml:space="preserve"> surface trawl gear to sample juvenile salmon at stations across </w:t>
      </w:r>
      <w:r w:rsidR="001B155D">
        <w:t>both</w:t>
      </w:r>
      <w:r w:rsidR="00EA4645">
        <w:t xml:space="preserve"> </w:t>
      </w:r>
      <w:r w:rsidR="001B155D">
        <w:t>Bering Sea regions</w:t>
      </w:r>
      <w:r w:rsidR="00EA4645">
        <w:t xml:space="preserve"> (Figure 1</w:t>
      </w:r>
      <w:ins w:id="163" w:author="Garcia, Sabrina (DFG)" w:date="2025-07-16T14:30:00Z" w16du:dateUtc="2025-07-16T22:30:00Z">
        <w:r w:rsidR="00BE6BD1">
          <w:t>; Murphy et al. 2025</w:t>
        </w:r>
      </w:ins>
      <w:r w:rsidR="00EA4645">
        <w:t xml:space="preserve">). </w:t>
      </w:r>
      <w:r w:rsidR="00EA4645" w:rsidRPr="004802C8">
        <w:t>The survey</w:t>
      </w:r>
      <w:ins w:id="164" w:author="Garcia, Sabrina (DFG)" w:date="2025-07-15T11:57:00Z" w16du:dateUtc="2025-07-15T19:57:00Z">
        <w:r w:rsidR="00734001">
          <w:t>s</w:t>
        </w:r>
      </w:ins>
      <w:r w:rsidR="00EA4645" w:rsidRPr="004802C8">
        <w:t xml:space="preserve"> </w:t>
      </w:r>
      <w:del w:id="165" w:author="Garcia, Sabrina (DFG)" w:date="2025-07-15T11:57:00Z" w16du:dateUtc="2025-07-15T19:57:00Z">
        <w:r w:rsidR="00EA4645" w:rsidRPr="004802C8" w:rsidDel="00734001">
          <w:delText xml:space="preserve">is </w:delText>
        </w:r>
      </w:del>
      <w:ins w:id="166" w:author="Garcia, Sabrina (DFG)" w:date="2025-07-15T11:57:00Z" w16du:dateUtc="2025-07-15T19:57:00Z">
        <w:r w:rsidR="00734001">
          <w:t>are</w:t>
        </w:r>
        <w:r w:rsidR="00734001" w:rsidRPr="004802C8">
          <w:t xml:space="preserve"> </w:t>
        </w:r>
      </w:ins>
      <w:r w:rsidR="00EA4645" w:rsidRPr="004802C8">
        <w:t xml:space="preserve">conducted </w:t>
      </w:r>
      <w:del w:id="167" w:author="Garcia, Sabrina (DFG)" w:date="2025-07-15T11:57:00Z" w16du:dateUtc="2025-07-15T19:57:00Z">
        <w:r w:rsidR="00EA4645" w:rsidRPr="004802C8" w:rsidDel="00734001">
          <w:delText>annually</w:delText>
        </w:r>
        <w:r w:rsidR="000C0380" w:rsidDel="00734001">
          <w:delText xml:space="preserve"> in the Northern Bering Sea, and biennially in the southeastern Bering Sea,</w:delText>
        </w:r>
        <w:r w:rsidR="00EA4645" w:rsidRPr="004802C8" w:rsidDel="00734001">
          <w:delText xml:space="preserve"> </w:delText>
        </w:r>
      </w:del>
      <w:r w:rsidR="00EA4645" w:rsidRPr="004802C8">
        <w:t xml:space="preserve">between August and </w:t>
      </w:r>
      <w:r w:rsidR="006B7301" w:rsidRPr="00C52150">
        <w:t>September and</w:t>
      </w:r>
      <w:r>
        <w:t xml:space="preserve"> encounter</w:t>
      </w:r>
      <w:del w:id="168" w:author="Garcia, Sabrina (DFG)" w:date="2025-07-15T12:01:00Z" w16du:dateUtc="2025-07-15T20:01:00Z">
        <w:r w:rsidDel="008E43A8">
          <w:delText>s</w:delText>
        </w:r>
      </w:del>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ins w:id="169" w:author="Garcia, Sabrina (DFG)" w:date="2025-07-15T12:01:00Z" w16du:dateUtc="2025-07-15T20:01:00Z">
        <w:r w:rsidR="008E43A8">
          <w:t>Juvenile c</w:t>
        </w:r>
      </w:ins>
      <w:del w:id="170" w:author="Garcia, Sabrina (DFG)" w:date="2025-07-15T12:01:00Z" w16du:dateUtc="2025-07-15T20:01:00Z">
        <w:r w:rsidR="00AB0C80" w:rsidDel="008E43A8">
          <w:delText>C</w:delText>
        </w:r>
      </w:del>
      <w:r w:rsidR="00AB0C80">
        <w:t>hum salmon</w:t>
      </w:r>
      <w:r w:rsidR="00AB0C80" w:rsidRPr="004802C8">
        <w:t xml:space="preserve"> caught in th</w:t>
      </w:r>
      <w:ins w:id="171" w:author="Garcia, Sabrina (DFG)" w:date="2025-07-15T12:01:00Z" w16du:dateUtc="2025-07-15T20:01:00Z">
        <w:r w:rsidR="008E43A8">
          <w:t>e</w:t>
        </w:r>
      </w:ins>
      <w:del w:id="172" w:author="Garcia, Sabrina (DFG)" w:date="2025-07-15T12:01:00Z" w16du:dateUtc="2025-07-15T20:01:00Z">
        <w:r w:rsidR="00AB0C80" w:rsidRPr="004802C8" w:rsidDel="008E43A8">
          <w:delText>is</w:delText>
        </w:r>
      </w:del>
      <w:r w:rsidR="00AB0C80" w:rsidRPr="004802C8">
        <w:t xml:space="preserve"> survey</w:t>
      </w:r>
      <w:ins w:id="173" w:author="Garcia, Sabrina (DFG)" w:date="2025-07-15T12:01:00Z" w16du:dateUtc="2025-07-15T20:01:00Z">
        <w:r w:rsidR="008E43A8">
          <w:t>s</w:t>
        </w:r>
      </w:ins>
      <w:r w:rsidR="00AB0C80" w:rsidRPr="004802C8">
        <w:t xml:space="preserve">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w:t>
      </w:r>
      <w:ins w:id="174" w:author="Garcia, Sabrina (DFG)" w:date="2025-07-16T14:34:00Z" w16du:dateUtc="2025-07-16T22:34:00Z">
        <w:r w:rsidR="00BE6BD1">
          <w:rPr>
            <w:noProof/>
          </w:rPr>
          <w:t>5</w:t>
        </w:r>
      </w:ins>
      <w:del w:id="175" w:author="Garcia, Sabrina (DFG)" w:date="2025-07-16T14:34:00Z" w16du:dateUtc="2025-07-16T22:34:00Z">
        <w:r w:rsidR="00AB0C80" w:rsidDel="00BE6BD1">
          <w:rPr>
            <w:noProof/>
          </w:rPr>
          <w:delText>1</w:delText>
        </w:r>
      </w:del>
      <w:r w:rsidR="00AB0C80">
        <w:rPr>
          <w:noProof/>
        </w:rPr>
        <w:t>)</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w:t>
      </w:r>
      <w:ins w:id="176" w:author="Garcia, Sabrina (DFG)" w:date="2025-07-16T14:34:00Z" w16du:dateUtc="2025-07-16T22:34:00Z">
        <w:r w:rsidR="00BE6BD1">
          <w:rPr>
            <w:rFonts w:eastAsiaTheme="minorHAnsi"/>
            <w:color w:val="000000"/>
          </w:rPr>
          <w:t>catch per unit effort (#/km</w:t>
        </w:r>
        <w:r w:rsidR="00BE6BD1">
          <w:rPr>
            <w:rFonts w:eastAsiaTheme="minorHAnsi"/>
            <w:color w:val="000000"/>
            <w:vertAlign w:val="superscript"/>
          </w:rPr>
          <w:t>2</w:t>
        </w:r>
        <w:r w:rsidR="00BE6BD1">
          <w:rPr>
            <w:rFonts w:eastAsiaTheme="minorHAnsi"/>
            <w:color w:val="000000"/>
          </w:rPr>
          <w:t xml:space="preserve">) </w:t>
        </w:r>
      </w:ins>
      <w:del w:id="177" w:author="Garcia, Sabrina (DFG)" w:date="2025-07-16T14:34:00Z" w16du:dateUtc="2025-07-16T22:34:00Z">
        <w:r w:rsidDel="00BE6BD1">
          <w:rPr>
            <w:rFonts w:eastAsiaTheme="minorHAnsi"/>
            <w:color w:val="000000"/>
          </w:rPr>
          <w:delText xml:space="preserve">abundance per unit area swept </w:delText>
        </w:r>
      </w:del>
      <w:r>
        <w:rPr>
          <w:rFonts w:eastAsiaTheme="minorHAnsi"/>
          <w:color w:val="000000"/>
        </w:rPr>
        <w:t xml:space="preserve">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proofErr w:type="gramStart"/>
      <w:r w:rsidR="0002509A">
        <w:t xml:space="preserve">catchability </w:t>
      </w:r>
      <w:r w:rsidR="00EA4645" w:rsidRPr="004802C8">
        <w:t xml:space="preserve">constant </w:t>
      </w:r>
      <w:r w:rsidR="00EA4645" w:rsidRPr="004802C8">
        <w:rPr>
          <w:i/>
          <w:iCs/>
        </w:rPr>
        <w:t>q</w:t>
      </w:r>
      <w:proofErr w:type="gramEnd"/>
      <w:r w:rsidR="000C0380">
        <w:rPr>
          <w:i/>
          <w:iCs/>
        </w:rPr>
        <w:t xml:space="preserve"> </w:t>
      </w:r>
      <w:r w:rsidR="000C0380">
        <w:t>for the juvenile survey</w:t>
      </w:r>
      <w:ins w:id="178" w:author="Garcia, Sabrina (DFG)" w:date="2025-07-15T12:04:00Z" w16du:dateUtc="2025-07-15T20:04:00Z">
        <w:r w:rsidR="008E43A8">
          <w:t>s</w:t>
        </w:r>
      </w:ins>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proofErr w:type="gramStart"/>
      <w:r w:rsidR="007362E2" w:rsidRPr="00384796">
        <w:t>error</w:t>
      </w:r>
      <w:proofErr w:type="gramEnd"/>
      <w:r w:rsidR="007362E2" w:rsidRPr="00384796">
        <w:t xml:space="preserve"> in juvenile abundance </w:t>
      </w:r>
      <w:ins w:id="179" w:author="Garcia, Sabrina (DFG)" w:date="2025-07-15T12:05:00Z" w16du:dateUtc="2025-07-15T20:05:00Z">
        <w:r w:rsidR="008E43A8">
          <w:t xml:space="preserve">estimates </w:t>
        </w:r>
      </w:ins>
      <w:r w:rsidR="007362E2" w:rsidRPr="00384796">
        <w:t>from the Bering Sea survey</w:t>
      </w:r>
      <w:ins w:id="180" w:author="Garcia, Sabrina (DFG)" w:date="2025-07-15T12:05:00Z" w16du:dateUtc="2025-07-15T20:05:00Z">
        <w:r w:rsidR="008E43A8">
          <w:t>s</w:t>
        </w:r>
      </w:ins>
      <w:r w:rsidR="007362E2" w:rsidRPr="00384796">
        <w:t xml:space="preserve"> </w:t>
      </w:r>
      <w:r w:rsidR="000C43FC" w:rsidRPr="00384796">
        <w:t>within the model fitting process</w:t>
      </w:r>
      <w:r w:rsidR="007362E2" w:rsidRPr="00384796">
        <w:t xml:space="preserve">, </w:t>
      </w:r>
      <w:r w:rsidR="007A4DF9" w:rsidRPr="00384796">
        <w:t xml:space="preserve">we fixed </w:t>
      </w:r>
      <w:r w:rsidR="00006054" w:rsidRPr="00384796">
        <w:t>the observation error standard deviation</w:t>
      </w:r>
      <w:ins w:id="181" w:author="Garcia, Sabrina (DFG)" w:date="2025-07-15T12:06:00Z" w16du:dateUtc="2025-07-15T20:06:00Z">
        <w:r w:rsidR="008E43A8">
          <w:t>,</w:t>
        </w:r>
      </w:ins>
      <w:r w:rsidR="00006054" w:rsidRPr="00384796">
        <w:t xml:space="preserve"> </w:t>
      </w:r>
      <m:oMath>
        <m:sSub>
          <m:sSubPr>
            <m:ctrlPr>
              <w:rPr>
                <w:rFonts w:ascii="Cambria Math" w:hAnsi="Cambria Math"/>
                <w:i/>
              </w:rPr>
            </m:ctrlPr>
          </m:sSubPr>
          <m:e>
            <m:r>
              <w:rPr>
                <w:rFonts w:ascii="Cambria Math" w:hAnsi="Cambria Math"/>
              </w:rPr>
              <m:t>σ</m:t>
            </m:r>
          </m:e>
          <m:sub>
            <m:r>
              <w:rPr>
                <w:rFonts w:ascii="Cambria Math" w:hAnsi="Cambria Math"/>
              </w:rPr>
              <m:t>j</m:t>
            </m:r>
          </m:sub>
        </m:sSub>
      </m:oMath>
      <w:ins w:id="182" w:author="Garcia, Sabrina (DFG)" w:date="2025-07-15T12:06:00Z" w16du:dateUtc="2025-07-15T20:06:00Z">
        <w:r w:rsidR="008E43A8">
          <w:t>,</w:t>
        </w:r>
      </w:ins>
      <w:r w:rsidR="007A4DF9" w:rsidRPr="00384796">
        <w:t xml:space="preserve"> </w:t>
      </w:r>
      <w:r w:rsidR="00006054" w:rsidRPr="00384796">
        <w:t xml:space="preserve">at </w:t>
      </w:r>
      <w:r w:rsidR="00031425">
        <w:t xml:space="preserve">the </w:t>
      </w:r>
      <w:r w:rsidR="00384796" w:rsidRPr="00384796">
        <w:rPr>
          <w:rFonts w:eastAsiaTheme="minorHAnsi"/>
          <w:color w:val="000000"/>
        </w:rPr>
        <w:t xml:space="preserve">average (across years) </w:t>
      </w:r>
      <w:del w:id="183" w:author="Garcia, Sabrina (DFG)" w:date="2025-07-15T12:06:00Z" w16du:dateUtc="2025-07-15T20:06:00Z">
        <w:r w:rsidR="00384796" w:rsidRPr="00384796" w:rsidDel="008E43A8">
          <w:rPr>
            <w:rFonts w:eastAsiaTheme="minorHAnsi"/>
            <w:color w:val="000000"/>
          </w:rPr>
          <w:delText xml:space="preserve">annual observation error </w:delText>
        </w:r>
      </w:del>
      <w:r w:rsidR="00384796" w:rsidRPr="00384796">
        <w:rPr>
          <w:rFonts w:eastAsiaTheme="minorHAnsi"/>
          <w:color w:val="000000"/>
        </w:rPr>
        <w:t>standard deviation</w:t>
      </w:r>
      <w:del w:id="184" w:author="Garcia, Sabrina (DFG)" w:date="2025-07-16T14:36:00Z" w16du:dateUtc="2025-07-16T22:36:00Z">
        <w:r w:rsidR="00384796" w:rsidRPr="00384796" w:rsidDel="006D120C">
          <w:rPr>
            <w:rFonts w:eastAsiaTheme="minorHAnsi"/>
            <w:color w:val="000000"/>
          </w:rPr>
          <w:delText>s</w:delText>
        </w:r>
      </w:del>
      <w:r w:rsidR="00384796" w:rsidRPr="00384796">
        <w:rPr>
          <w:rFonts w:eastAsiaTheme="minorHAnsi"/>
          <w:color w:val="000000"/>
        </w:rPr>
        <w:t xml:space="preserve"> for the index.</w:t>
      </w:r>
      <w:r w:rsidR="00384796">
        <w:t xml:space="preserve">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3236F59A"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ins w:id="185" w:author="Garcia, Sabrina (DFG)" w:date="2025-07-16T14:39:00Z" w16du:dateUtc="2025-07-16T22:39:00Z">
        <w:r w:rsidR="006D120C">
          <w:t xml:space="preserve">In the marine environment, </w:t>
        </w:r>
      </w:ins>
      <w:r w:rsidR="00837665">
        <w:t xml:space="preserve">Yukon </w:t>
      </w:r>
      <w:ins w:id="186" w:author="Garcia, Sabrina (DFG)" w:date="2025-07-15T12:08:00Z" w16du:dateUtc="2025-07-15T20:08:00Z">
        <w:r w:rsidR="008E43A8">
          <w:t>R</w:t>
        </w:r>
      </w:ins>
      <w:del w:id="187" w:author="Garcia, Sabrina (DFG)" w:date="2025-07-15T12:08:00Z" w16du:dateUtc="2025-07-15T20:08:00Z">
        <w:r w:rsidR="00837665" w:rsidDel="008E43A8">
          <w:delText>r</w:delText>
        </w:r>
      </w:del>
      <w:r w:rsidR="00837665">
        <w:t xml:space="preserve">iver </w:t>
      </w:r>
      <w:ins w:id="188" w:author="Garcia, Sabrina (DFG)" w:date="2025-07-15T12:08:00Z" w16du:dateUtc="2025-07-15T20:08:00Z">
        <w:r w:rsidR="008E43A8">
          <w:t xml:space="preserve">fall </w:t>
        </w:r>
      </w:ins>
      <w:r w:rsidR="00837665">
        <w:t xml:space="preserve">Chum salmon are </w:t>
      </w:r>
      <w:del w:id="189" w:author="Garcia, Sabrina (DFG)" w:date="2025-07-16T14:39:00Z" w16du:dateUtc="2025-07-16T22:39:00Z">
        <w:r w:rsidR="00F40940" w:rsidDel="006D120C">
          <w:delText xml:space="preserve">also </w:delText>
        </w:r>
      </w:del>
      <w:r w:rsidR="00837665">
        <w:t xml:space="preserve">caught as </w:t>
      </w:r>
      <w:proofErr w:type="gramStart"/>
      <w:r w:rsidR="00837665">
        <w:t>bycatch</w:t>
      </w:r>
      <w:proofErr w:type="gramEnd"/>
      <w:r w:rsidR="00837665">
        <w:t xml:space="preserve">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 xml:space="preserve">(National Marine </w:t>
      </w:r>
      <w:r w:rsidR="003567ED">
        <w:rPr>
          <w:noProof/>
        </w:rPr>
        <w:lastRenderedPageBreak/>
        <w:t>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699671B"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 xml:space="preserve">s </w:t>
      </w:r>
      <w:del w:id="190" w:author="Garcia, Sabrina (DFG)" w:date="2025-07-15T12:57:00Z" w16du:dateUtc="2025-07-15T20:57:00Z">
        <w:r w:rsidR="001B0EA6" w:rsidDel="00B26EF1">
          <w:delText xml:space="preserve">as </w:delText>
        </w:r>
      </w:del>
      <w:r w:rsidR="001B0EA6">
        <w:t>estimated</w:t>
      </w:r>
      <w:r w:rsidR="00421525">
        <w:t xml:space="preserve"> </w:t>
      </w:r>
      <w:r w:rsidR="001B0EA6">
        <w:t xml:space="preserve">by </w:t>
      </w:r>
      <w:r w:rsidR="00421525">
        <w:t xml:space="preserve">the </w:t>
      </w:r>
      <w:ins w:id="191" w:author="Garcia, Sabrina (DFG)" w:date="2025-07-15T13:01:00Z" w16du:dateUtc="2025-07-15T21:01:00Z">
        <w:r w:rsidR="00B26EF1">
          <w:t>f</w:t>
        </w:r>
      </w:ins>
      <w:del w:id="192" w:author="Garcia, Sabrina (DFG)" w:date="2025-07-15T12:57:00Z" w16du:dateUtc="2025-07-15T20:57:00Z">
        <w:r w:rsidR="00421525" w:rsidDel="00B26EF1">
          <w:delText>F</w:delText>
        </w:r>
      </w:del>
      <w:r w:rsidR="00421525">
        <w:t xml:space="preserve">all Chum </w:t>
      </w:r>
      <w:ins w:id="193" w:author="Garcia, Sabrina (DFG)" w:date="2025-07-15T12:57:00Z" w16du:dateUtc="2025-07-15T20:57:00Z">
        <w:r w:rsidR="00B26EF1">
          <w:t xml:space="preserve">salmon </w:t>
        </w:r>
      </w:ins>
      <w:r w:rsidR="00421525">
        <w:t>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200F6A88"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w:t>
      </w:r>
      <w:ins w:id="194" w:author="Garcia, Sabrina (DFG)" w:date="2025-07-15T13:02:00Z" w16du:dateUtc="2025-07-15T21:02:00Z">
        <w:r w:rsidR="00B26EF1">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w:t>
      </w:r>
      <w:r w:rsidR="00C81CC9">
        <w:t xml:space="preserve"> mean of</w:t>
      </w:r>
      <w:r w:rsidR="00212C5F">
        <w:t xml:space="preserve"> zero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F20B71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cumulative degree days for sea surface temperatures</w:t>
      </w:r>
      <w:ins w:id="195" w:author="Garcia, Sabrina (DFG)" w:date="2025-07-16T15:13:00Z" w16du:dateUtc="2025-07-16T23:13:00Z">
        <w:r w:rsidR="00FA6F3A">
          <w:t xml:space="preserve"> (SSTs)</w:t>
        </w:r>
      </w:ins>
      <w:r w:rsidRPr="004802C8">
        <w:t xml:space="preserve">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lastRenderedPageBreak/>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172275C8"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protecting eggs against extreme cold conditions in interior Alaska and Canada</w:t>
      </w:r>
      <w:ins w:id="196" w:author="Garcia, Sabrina (DFG)" w:date="2025-07-16T14:44:00Z" w16du:dateUtc="2025-07-16T22:44:00Z">
        <w:r w:rsidR="006D120C">
          <w:t xml:space="preserve"> where fall chum salmon spawn</w:t>
        </w:r>
      </w:ins>
      <w:r>
        <w:t xml:space="preserve">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w:t>
      </w:r>
      <w:del w:id="197" w:author="Garcia, Sabrina (DFG)" w:date="2025-07-15T13:05:00Z" w16du:dateUtc="2025-07-15T21:05:00Z">
        <w:r w:rsidR="00F83E77" w:rsidDel="00B26EF1">
          <w:delText xml:space="preserve">Figure </w:delText>
        </w:r>
      </w:del>
      <w:ins w:id="198" w:author="Garcia, Sabrina (DFG)" w:date="2025-07-15T13:05:00Z" w16du:dateUtc="2025-07-15T21:05:00Z">
        <w:r w:rsidR="00B26EF1">
          <w:t xml:space="preserve">Table </w:t>
        </w:r>
      </w:ins>
      <w:r w:rsidR="00F83E77">
        <w:t xml:space="preserve">1). </w:t>
      </w:r>
      <w:del w:id="199" w:author="Garcia, Sabrina (DFG)" w:date="2025-07-16T14:49:00Z" w16du:dateUtc="2025-07-16T22:49:00Z">
        <w:r w:rsidR="00707574" w:rsidDel="00343C55">
          <w:delText>Further</w:delText>
        </w:r>
      </w:del>
      <w:ins w:id="200" w:author="Garcia, Sabrina (DFG)" w:date="2025-07-16T14:49:00Z" w16du:dateUtc="2025-07-16T22:49:00Z">
        <w:r w:rsidR="00343C55">
          <w:t>For salmon smolt leaving the river</w:t>
        </w:r>
      </w:ins>
      <w:r w:rsidR="00707574">
        <w:t>,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del w:id="201" w:author="Garcia, Sabrina (DFG)" w:date="2025-07-16T14:49:00Z" w16du:dateUtc="2025-07-16T22:49:00Z">
        <w:r w:rsidR="00013EE3" w:rsidDel="00343C55">
          <w:delText xml:space="preserve">juvenile </w:delText>
        </w:r>
      </w:del>
      <w:r w:rsidR="00013EE3">
        <w:t>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ins w:id="202" w:author="Garcia, Sabrina (DFG)" w:date="2025-07-15T13:05:00Z" w16du:dateUtc="2025-07-15T21:05:00Z">
        <w:r w:rsidR="00B26EF1">
          <w:t xml:space="preserve">fall </w:t>
        </w:r>
      </w:ins>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r w:rsidR="00C4206B">
        <w:t xml:space="preserve">However, river flow data is highly colinear with the snowpack data and was not included in the final analysis. </w:t>
      </w:r>
    </w:p>
    <w:p w14:paraId="57837ABD" w14:textId="65EED7F8"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w:t>
      </w:r>
      <w:ins w:id="203" w:author="Garcia, Sabrina (DFG)" w:date="2025-07-16T14:51:00Z" w16du:dateUtc="2025-07-16T22:51:00Z">
        <w:r w:rsidR="00C97083">
          <w:t xml:space="preserve">and survival </w:t>
        </w:r>
      </w:ins>
      <w:r>
        <w:t xml:space="preserve">during the first summer </w:t>
      </w:r>
      <w:ins w:id="204" w:author="Garcia, Sabrina (DFG)" w:date="2025-07-16T14:50:00Z" w16du:dateUtc="2025-07-16T22:50:00Z">
        <w:r w:rsidR="00C97083">
          <w:t>at sea</w:t>
        </w:r>
      </w:ins>
      <w:del w:id="205" w:author="Garcia, Sabrina (DFG)" w:date="2025-07-16T14:51:00Z" w16du:dateUtc="2025-07-16T22:51:00Z">
        <w:r w:rsidDel="00C97083">
          <w:delText xml:space="preserve">and </w:delText>
        </w:r>
        <w:r w:rsidR="005A3A53" w:rsidDel="00C97083">
          <w:delText>Chum</w:delText>
        </w:r>
        <w:r w:rsidR="00013EE3" w:rsidDel="00C97083">
          <w:delText xml:space="preserve"> salmon population </w:delText>
        </w:r>
        <w:r w:rsidDel="00C97083">
          <w:delText>productivity</w:delText>
        </w:r>
      </w:del>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w:t>
      </w:r>
      <w:del w:id="206" w:author="Garcia, Sabrina (DFG)" w:date="2025-07-15T13:07:00Z" w16du:dateUtc="2025-07-15T21:07:00Z">
        <w:r w:rsidR="00604B71" w:rsidDel="009702EE">
          <w:delText>a</w:delText>
        </w:r>
      </w:del>
      <w:r w:rsidR="00EA4645" w:rsidRPr="004802C8">
        <w:t xml:space="preserve"> positive relationship</w:t>
      </w:r>
      <w:ins w:id="207" w:author="Garcia, Sabrina (DFG)" w:date="2025-07-15T13:07:00Z" w16du:dateUtc="2025-07-15T21:07:00Z">
        <w:r w:rsidR="009702EE">
          <w:t xml:space="preserve"> is</w:t>
        </w:r>
      </w:ins>
      <w:r w:rsidR="00EA4645" w:rsidRPr="004802C8">
        <w:t xml:space="preserve"> </w:t>
      </w:r>
      <w:r w:rsidR="00604B71">
        <w:t xml:space="preserve">based on the idea that survival </w:t>
      </w:r>
      <w:del w:id="208" w:author="Garcia, Sabrina (DFG)" w:date="2025-07-16T14:51:00Z" w16du:dateUtc="2025-07-16T22:51:00Z">
        <w:r w:rsidR="00EA4645" w:rsidRPr="004802C8" w:rsidDel="00C97083">
          <w:delText xml:space="preserve">may </w:delText>
        </w:r>
      </w:del>
      <w:del w:id="209" w:author="Garcia, Sabrina (DFG)" w:date="2025-07-15T13:07:00Z" w16du:dateUtc="2025-07-15T21:07:00Z">
        <w:r w:rsidR="00EA4645" w:rsidRPr="004802C8" w:rsidDel="009702EE">
          <w:delText>arise</w:delText>
        </w:r>
      </w:del>
      <w:ins w:id="210" w:author="Garcia, Sabrina (DFG)" w:date="2025-07-15T13:07:00Z" w16du:dateUtc="2025-07-15T21:07:00Z">
        <w:r w:rsidR="009702EE">
          <w:t>increase</w:t>
        </w:r>
      </w:ins>
      <w:ins w:id="211" w:author="Garcia, Sabrina (DFG)" w:date="2025-07-16T14:51:00Z" w16du:dateUtc="2025-07-16T22:51:00Z">
        <w:r w:rsidR="00C97083">
          <w:t>s</w:t>
        </w:r>
      </w:ins>
      <w:r w:rsidR="00EA4645" w:rsidRPr="004802C8">
        <w:t xml:space="preserve"> </w:t>
      </w:r>
      <w:ins w:id="212" w:author="Garcia, Sabrina (DFG)" w:date="2025-07-16T14:51:00Z" w16du:dateUtc="2025-07-16T22:51:00Z">
        <w:r w:rsidR="00C97083">
          <w:t>as</w:t>
        </w:r>
      </w:ins>
      <w:del w:id="213" w:author="Garcia, Sabrina (DFG)" w:date="2025-07-16T14:51:00Z" w16du:dateUtc="2025-07-16T22:51:00Z">
        <w:r w:rsidR="00EA4645" w:rsidRPr="004802C8" w:rsidDel="00C97083">
          <w:delText>if</w:delText>
        </w:r>
      </w:del>
      <w:r w:rsidR="00EA4645" w:rsidRPr="004802C8">
        <w:t xml:space="preserve">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w:t>
      </w:r>
      <w:del w:id="214" w:author="Garcia, Sabrina (DFG)" w:date="2025-07-16T14:52:00Z" w16du:dateUtc="2025-07-16T22:52:00Z">
        <w:r w:rsidRPr="00F41728" w:rsidDel="00C97083">
          <w:rPr>
            <w:color w:val="000000" w:themeColor="text1"/>
          </w:rPr>
          <w:delText xml:space="preserve">NBS </w:delText>
        </w:r>
      </w:del>
      <w:ins w:id="215" w:author="Garcia, Sabrina (DFG)" w:date="2025-07-16T14:52:00Z" w16du:dateUtc="2025-07-16T22:52:00Z">
        <w:r w:rsidR="00C97083">
          <w:rPr>
            <w:color w:val="000000" w:themeColor="text1"/>
          </w:rPr>
          <w:t>Bering Sea</w:t>
        </w:r>
        <w:r w:rsidR="00C97083" w:rsidRPr="00F41728">
          <w:rPr>
            <w:color w:val="000000" w:themeColor="text1"/>
          </w:rPr>
          <w:t xml:space="preserve"> </w:t>
        </w:r>
      </w:ins>
      <w:r w:rsidRPr="00F41728">
        <w:rPr>
          <w:color w:val="000000" w:themeColor="text1"/>
        </w:rPr>
        <w:t>survey</w:t>
      </w:r>
      <w:ins w:id="216" w:author="Garcia, Sabrina (DFG)" w:date="2025-07-16T14:52:00Z" w16du:dateUtc="2025-07-16T22:52:00Z">
        <w:r w:rsidR="00C97083">
          <w:rPr>
            <w:color w:val="000000" w:themeColor="text1"/>
          </w:rPr>
          <w:t>s</w:t>
        </w:r>
      </w:ins>
      <w:r w:rsidRPr="00F41728">
        <w:rPr>
          <w:color w:val="000000" w:themeColor="text1"/>
        </w:rPr>
        <w:t xml:space="preserve"> and represent ecosystem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del w:id="217" w:author="Garcia, Sabrina (DFG)" w:date="2025-07-15T13:08:00Z" w16du:dateUtc="2025-07-15T21:08:00Z">
        <w:r w:rsidR="00E5359E" w:rsidRPr="00F41728" w:rsidDel="009702EE">
          <w:rPr>
            <w:color w:val="000000" w:themeColor="text1"/>
          </w:rPr>
          <w:delText xml:space="preserve">Northern Bering Sea </w:delText>
        </w:r>
        <w:r w:rsidR="0076194C" w:rsidRPr="00F41728" w:rsidDel="009702EE">
          <w:rPr>
            <w:color w:val="000000" w:themeColor="text1"/>
          </w:rPr>
          <w:delText>(NBS)</w:delText>
        </w:r>
      </w:del>
      <w:ins w:id="218" w:author="Garcia, Sabrina (DFG)" w:date="2025-07-15T13:08:00Z" w16du:dateUtc="2025-07-15T21:08:00Z">
        <w:r w:rsidR="009702EE">
          <w:rPr>
            <w:color w:val="000000" w:themeColor="text1"/>
          </w:rPr>
          <w:t>NBS</w:t>
        </w:r>
      </w:ins>
      <w:r w:rsidR="0076194C" w:rsidRPr="00F41728">
        <w:rPr>
          <w:color w:val="000000" w:themeColor="text1"/>
        </w:rPr>
        <w:t xml:space="preserve">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42931CB4"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w:t>
      </w:r>
      <w:ins w:id="219" w:author="Garcia, Sabrina (DFG)" w:date="2025-07-16T15:07:00Z" w16du:dateUtc="2025-07-16T23:07:00Z">
        <w:r w:rsidR="007053C2">
          <w:t xml:space="preserve"> </w:t>
        </w:r>
      </w:ins>
      <w:r w:rsidR="00EF536D">
        <w:t>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time</w:t>
      </w:r>
      <w:ins w:id="220" w:author="Garcia, Sabrina (DFG)" w:date="2025-07-16T15:07:00Z" w16du:dateUtc="2025-07-16T23:07:00Z">
        <w:r w:rsidR="007053C2">
          <w:t xml:space="preserve"> </w:t>
        </w:r>
      </w:ins>
      <w:r w:rsidR="00EF536D">
        <w:t xml:space="preserv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1A66F378"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ins w:id="221" w:author="Garcia, Sabrina (DFG)" w:date="2025-07-15T13:11:00Z" w16du:dateUtc="2025-07-15T21:11:00Z">
        <w:r w:rsidR="00F77CA1">
          <w:t xml:space="preserve"> estimated during juvenile salmon surveys</w:t>
        </w:r>
      </w:ins>
      <w:r w:rsidRPr="004802C8">
        <w:t xml:space="preserve">, </w:t>
      </w:r>
      <w:r w:rsidR="0015305E">
        <w:t>temperature (</w:t>
      </w:r>
      <w:r w:rsidRPr="004802C8">
        <w:t>CDD</w:t>
      </w:r>
      <w:r w:rsidR="0015305E">
        <w:t>)</w:t>
      </w:r>
      <w:r w:rsidRPr="004802C8">
        <w:t xml:space="preserve"> </w:t>
      </w:r>
      <w:r w:rsidR="0015305E">
        <w:t xml:space="preserve">experienced by </w:t>
      </w:r>
      <w:ins w:id="222" w:author="Garcia, Sabrina (DFG)" w:date="2025-07-15T13:10:00Z" w16du:dateUtc="2025-07-15T21:10:00Z">
        <w:r w:rsidR="00F77CA1">
          <w:t xml:space="preserve">fall </w:t>
        </w:r>
      </w:ins>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w:t>
      </w:r>
      <w:ins w:id="223" w:author="Garcia, Sabrina (DFG)" w:date="2025-07-15T13:11:00Z" w16du:dateUtc="2025-07-15T21:11:00Z">
        <w:r w:rsidR="00F77CA1">
          <w:t xml:space="preserve">salmon </w:t>
        </w:r>
      </w:ins>
      <w:r w:rsidRPr="004802C8">
        <w:t>hatchery releases</w:t>
      </w:r>
      <w:r w:rsidR="00CE629D">
        <w:t xml:space="preserve"> </w:t>
      </w:r>
      <w:r w:rsidRPr="004802C8">
        <w:t xml:space="preserve">from Alaska, Japan, Korea and Russia. We included </w:t>
      </w:r>
      <w:del w:id="224" w:author="Garcia, Sabrina (DFG)" w:date="2025-07-15T13:12:00Z" w16du:dateUtc="2025-07-15T21:12:00Z">
        <w:r w:rsidRPr="004802C8" w:rsidDel="00F77CA1">
          <w:delText xml:space="preserve">juvenile </w:delText>
        </w:r>
      </w:del>
      <w:r w:rsidRPr="004802C8">
        <w:t xml:space="preserve">SFI to </w:t>
      </w:r>
      <w:r w:rsidR="0015305E">
        <w:t>reflect</w:t>
      </w:r>
      <w:r w:rsidR="0015305E" w:rsidRPr="004802C8">
        <w:t xml:space="preserve"> </w:t>
      </w:r>
      <w:del w:id="225" w:author="Garcia, Sabrina (DFG)" w:date="2025-07-15T13:12:00Z" w16du:dateUtc="2025-07-15T21:12:00Z">
        <w:r w:rsidR="0015305E" w:rsidDel="00F77CA1">
          <w:delText xml:space="preserve">the result of </w:delText>
        </w:r>
      </w:del>
      <w:r w:rsidR="0015305E">
        <w:t xml:space="preserve">foraging </w:t>
      </w:r>
      <w:r w:rsidRPr="004802C8">
        <w:t>condition</w:t>
      </w:r>
      <w:r w:rsidR="00B946A1">
        <w:t>s</w:t>
      </w:r>
      <w:r w:rsidR="0015305E">
        <w:t xml:space="preserve"> experienced by </w:t>
      </w:r>
      <w:ins w:id="226" w:author="Garcia, Sabrina (DFG)" w:date="2025-07-15T13:12:00Z" w16du:dateUtc="2025-07-15T21:12:00Z">
        <w:r w:rsidR="00F77CA1">
          <w:t xml:space="preserve">juvenile </w:t>
        </w:r>
      </w:ins>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w:t>
      </w:r>
      <w:del w:id="227" w:author="Garcia, Sabrina (DFG)" w:date="2025-07-15T13:13:00Z" w16du:dateUtc="2025-07-15T21:13:00Z">
        <w:r w:rsidRPr="004802C8" w:rsidDel="00F77CA1">
          <w:delText xml:space="preserve">NBS </w:delText>
        </w:r>
      </w:del>
      <w:ins w:id="228" w:author="Garcia, Sabrina (DFG)" w:date="2025-07-15T13:13:00Z" w16du:dateUtc="2025-07-15T21:13:00Z">
        <w:r w:rsidR="00F77CA1">
          <w:t>two Bering Sea</w:t>
        </w:r>
        <w:r w:rsidR="00F77CA1" w:rsidRPr="004802C8">
          <w:t xml:space="preserve"> </w:t>
        </w:r>
      </w:ins>
      <w:r w:rsidR="004A5B0F">
        <w:t xml:space="preserve">juvenile </w:t>
      </w:r>
      <w:ins w:id="229" w:author="Garcia, Sabrina (DFG)" w:date="2025-07-15T13:12:00Z" w16du:dateUtc="2025-07-15T21:12:00Z">
        <w:r w:rsidR="00F77CA1">
          <w:t xml:space="preserve">salmon </w:t>
        </w:r>
      </w:ins>
      <w:r w:rsidRPr="004802C8">
        <w:t>survey</w:t>
      </w:r>
      <w:ins w:id="230" w:author="Garcia, Sabrina (DFG)" w:date="2025-07-15T13:13:00Z" w16du:dateUtc="2025-07-15T21:13:00Z">
        <w:r w:rsidR="00F77CA1">
          <w:t>s</w:t>
        </w:r>
      </w:ins>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ins w:id="231" w:author="Garcia, Sabrina (DFG)" w:date="2025-07-15T13:13:00Z" w16du:dateUtc="2025-07-15T21:13:00Z">
        <w:r w:rsidR="00F77CA1">
          <w:t>S</w:t>
        </w:r>
      </w:ins>
      <w:r w:rsidR="00224EDA">
        <w:t xml:space="preserve">EBS/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6F4150C8"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del w:id="232" w:author="Garcia, Sabrina (DFG)" w:date="2025-07-15T13:14:00Z" w16du:dateUtc="2025-07-15T21:14:00Z">
        <w:r w:rsidRPr="004802C8" w:rsidDel="00F77CA1">
          <w:delText xml:space="preserve"> </w:delText>
        </w:r>
      </w:del>
      <w:r w:rsidRPr="004802C8">
        <w:t xml:space="preserve">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w:t>
      </w:r>
      <w:ins w:id="233" w:author="Garcia, Sabrina (DFG)" w:date="2025-07-16T15:11:00Z" w16du:dateUtc="2025-07-16T23:11:00Z">
        <w:r w:rsidR="00FA6F3A">
          <w:t xml:space="preserve"> the</w:t>
        </w:r>
      </w:ins>
      <w:r w:rsidR="00EA4645" w:rsidRPr="004802C8">
        <w:t xml:space="preserve"> winter Eastern Aleutian CDD to represent the temperature conditions that </w:t>
      </w:r>
      <w:del w:id="234" w:author="Garcia, Sabrina (DFG)" w:date="2025-07-15T13:14:00Z" w16du:dateUtc="2025-07-15T21:14:00Z">
        <w:r w:rsidR="00B946A1" w:rsidDel="00F77CA1">
          <w:delText>subadult</w:delText>
        </w:r>
        <w:r w:rsidR="00B946A1" w:rsidRPr="004802C8" w:rsidDel="00F77CA1">
          <w:delText xml:space="preserve"> </w:delText>
        </w:r>
      </w:del>
      <w:commentRangeStart w:id="235"/>
      <w:ins w:id="236" w:author="Garcia, Sabrina (DFG)" w:date="2025-07-15T13:14:00Z" w16du:dateUtc="2025-07-15T21:14:00Z">
        <w:r w:rsidR="00F77CA1">
          <w:t>immature</w:t>
        </w:r>
        <w:r w:rsidR="00F77CA1" w:rsidRPr="004802C8">
          <w:t xml:space="preserve"> </w:t>
        </w:r>
      </w:ins>
      <w:commentRangeEnd w:id="235"/>
      <w:ins w:id="237" w:author="Garcia, Sabrina (DFG)" w:date="2025-07-16T15:12:00Z" w16du:dateUtc="2025-07-16T23:12:00Z">
        <w:r w:rsidR="00FA6F3A">
          <w:rPr>
            <w:rStyle w:val="CommentReference"/>
          </w:rPr>
          <w:commentReference w:id="235"/>
        </w:r>
      </w:ins>
      <w:r w:rsidR="00EA4645" w:rsidRPr="004802C8">
        <w:t xml:space="preserve">Yukon River </w:t>
      </w:r>
      <w:r w:rsidR="005A3A53">
        <w:t>Chum</w:t>
      </w:r>
      <w:r w:rsidR="00EA4645" w:rsidRPr="004802C8">
        <w:t xml:space="preserve"> salmon experienced during their first winter at sea</w:t>
      </w:r>
      <w:r w:rsidR="00EA4645">
        <w:t xml:space="preserve">. </w:t>
      </w:r>
      <w:del w:id="238" w:author="Garcia, Sabrina (DFG)" w:date="2025-07-16T15:12:00Z" w16du:dateUtc="2025-07-16T23:12:00Z">
        <w:r w:rsidR="00EA4645" w:rsidDel="00FA6F3A">
          <w:delText>This stage</w:delText>
        </w:r>
        <w:r w:rsidR="00EA4645" w:rsidRPr="004802C8" w:rsidDel="00FA6F3A">
          <w:delText xml:space="preserve"> is hypothesized as a critical survival bottleneck in the lifecycle </w:delText>
        </w:r>
        <w:r w:rsidR="00EA4645" w:rsidRPr="004802C8" w:rsidDel="00FA6F3A">
          <w:fldChar w:fldCharType="begin"/>
        </w:r>
        <w:r w:rsidR="00EA4645" w:rsidDel="00FA6F3A">
          <w:del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delInstrText>
        </w:r>
        <w:r w:rsidR="00EA4645" w:rsidRPr="004802C8" w:rsidDel="00FA6F3A">
          <w:fldChar w:fldCharType="separate"/>
        </w:r>
        <w:r w:rsidR="00EA4645" w:rsidDel="00FA6F3A">
          <w:rPr>
            <w:noProof/>
          </w:rPr>
          <w:delText>(Farley et al. 2024)</w:delText>
        </w:r>
        <w:r w:rsidR="00EA4645" w:rsidRPr="004802C8" w:rsidDel="00FA6F3A">
          <w:fldChar w:fldCharType="end"/>
        </w:r>
        <w:r w:rsidR="00EA4645" w:rsidRPr="004802C8" w:rsidDel="00FA6F3A">
          <w:delText xml:space="preserve">. </w:delText>
        </w:r>
      </w:del>
      <w:r w:rsidR="00EA4645" w:rsidRPr="004802C8">
        <w:t>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6492DEE" w:rsidR="00EA4645" w:rsidRDefault="007200FF" w:rsidP="00C7079F">
      <w:pPr>
        <w:ind w:firstLine="720"/>
      </w:pPr>
      <w:ins w:id="239" w:author="Garcia, Sabrina (DFG)" w:date="2025-07-15T13:15:00Z" w16du:dateUtc="2025-07-15T21:15:00Z">
        <w:r>
          <w:t xml:space="preserve">Large numbers of </w:t>
        </w:r>
      </w:ins>
      <w:del w:id="240" w:author="Garcia, Sabrina (DFG)" w:date="2025-07-15T13:15:00Z" w16du:dateUtc="2025-07-15T21:15:00Z">
        <w:r w:rsidR="002569D5" w:rsidDel="007200FF">
          <w:delText>H</w:delText>
        </w:r>
      </w:del>
      <w:ins w:id="241" w:author="Garcia, Sabrina (DFG)" w:date="2025-07-15T13:15:00Z" w16du:dateUtc="2025-07-15T21:15:00Z">
        <w:r>
          <w:t>h</w:t>
        </w:r>
      </w:ins>
      <w:r w:rsidR="002569D5">
        <w:t xml:space="preserve">atchery salmon released in </w:t>
      </w:r>
      <w:del w:id="242" w:author="Garcia, Sabrina (DFG)" w:date="2025-07-15T13:15:00Z" w16du:dateUtc="2025-07-15T21:15:00Z">
        <w:r w:rsidR="002569D5" w:rsidDel="007200FF">
          <w:delText xml:space="preserve">large numbers to </w:delText>
        </w:r>
      </w:del>
      <w:r w:rsidR="002569D5">
        <w:t xml:space="preserve">the North Pacific </w:t>
      </w:r>
      <w:r w:rsidR="00B946A1">
        <w:t>have been shown to exhibit</w:t>
      </w:r>
      <w:r w:rsidR="002569D5">
        <w:t xml:space="preserve"> negative </w:t>
      </w:r>
      <w:r w:rsidR="00B946A1">
        <w:t xml:space="preserve">associations with </w:t>
      </w:r>
      <w:r w:rsidR="002569D5">
        <w:t xml:space="preserve">Pacific </w:t>
      </w:r>
      <w:r w:rsidR="00B946A1">
        <w:t>s</w:t>
      </w:r>
      <w:r w:rsidR="002569D5">
        <w:t xml:space="preserve">almon </w:t>
      </w:r>
      <w:r w:rsidR="00AB32CD">
        <w:t xml:space="preserve">growth </w:t>
      </w:r>
      <w:r w:rsidR="002569D5">
        <w:t>and survival</w:t>
      </w:r>
      <w:r w:rsidR="00B946A1">
        <w:t>, which are hypothesized to reflect</w:t>
      </w:r>
      <w:r w:rsidR="002569D5">
        <w:t xml:space="preserve"> increased competition for prey resources </w:t>
      </w:r>
      <w:r w:rsidR="002569D5"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2569D5" w:rsidRPr="004802C8">
        <w:fldChar w:fldCharType="separate"/>
      </w:r>
      <w:r w:rsidR="00A95FB3">
        <w:rPr>
          <w:noProof/>
        </w:rPr>
        <w:t>(Cunningham et al. 2018, Scheuerell et al. 2020, Ruggerone et al. 2023, Feddern et al. 2024)</w:t>
      </w:r>
      <w:r w:rsidR="002569D5" w:rsidRPr="004802C8">
        <w:fldChar w:fldCharType="end"/>
      </w:r>
      <w:r w:rsidR="002569D5" w:rsidRPr="004802C8">
        <w:t>.</w:t>
      </w:r>
      <w:r w:rsidR="002569D5">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rsidR="002569D5">
        <w:t xml:space="preserve">. This competition can trigger density-dependent mortality when the combined number of hatchery and wild salmon </w:t>
      </w:r>
      <w:r w:rsidR="002569D5">
        <w:lastRenderedPageBreak/>
        <w:t>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rsidR="002569D5">
        <w:t xml:space="preserve">. </w:t>
      </w:r>
      <w:r w:rsidR="00391200">
        <w:t xml:space="preserve">To address the impact of </w:t>
      </w:r>
      <w:del w:id="243" w:author="Garcia, Sabrina (DFG)" w:date="2025-07-15T13:16:00Z" w16du:dateUtc="2025-07-15T21:16:00Z">
        <w:r w:rsidR="00B946A1" w:rsidDel="007200FF">
          <w:delText xml:space="preserve">North Pacific scale </w:delText>
        </w:r>
        <w:r w:rsidR="00391200" w:rsidDel="007200FF">
          <w:delText xml:space="preserve">hatchery </w:delText>
        </w:r>
      </w:del>
      <w:r w:rsidR="00391200">
        <w:t xml:space="preserve">competition </w:t>
      </w:r>
      <w:del w:id="244" w:author="Garcia, Sabrina (DFG)" w:date="2025-07-15T13:16:00Z" w16du:dateUtc="2025-07-15T21:16:00Z">
        <w:r w:rsidR="00B946A1" w:rsidDel="007200FF">
          <w:delText xml:space="preserve">with </w:delText>
        </w:r>
      </w:del>
      <w:ins w:id="245" w:author="Garcia, Sabrina (DFG)" w:date="2025-07-15T13:16:00Z" w16du:dateUtc="2025-07-15T21:16:00Z">
        <w:r>
          <w:t xml:space="preserve">on </w:t>
        </w:r>
      </w:ins>
      <w:r w:rsidR="00391200">
        <w:t>Yukon</w:t>
      </w:r>
      <w:r w:rsidR="00B946A1">
        <w:t xml:space="preserve"> River</w:t>
      </w:r>
      <w:r w:rsidR="00391200">
        <w:t xml:space="preserve"> </w:t>
      </w:r>
      <w:ins w:id="246" w:author="Garcia, Sabrina (DFG)" w:date="2025-07-15T13:17:00Z" w16du:dateUtc="2025-07-15T21:17:00Z">
        <w:r>
          <w:t xml:space="preserve">fall </w:t>
        </w:r>
      </w:ins>
      <w:r w:rsidR="005A3A53">
        <w:t>Chum</w:t>
      </w:r>
      <w:r w:rsidR="00391200">
        <w:t xml:space="preserve"> salmon</w:t>
      </w:r>
      <w:r w:rsidR="00391200" w:rsidRPr="004802C8">
        <w:t>, we included</w:t>
      </w:r>
      <w:ins w:id="247" w:author="Garcia, Sabrina (DFG)" w:date="2025-07-15T13:17:00Z" w16du:dateUtc="2025-07-15T21:17:00Z">
        <w:r w:rsidR="00FC7AFC">
          <w:t xml:space="preserve"> an annual</w:t>
        </w:r>
      </w:ins>
      <w:r w:rsidR="00391200" w:rsidRPr="004802C8">
        <w:t xml:space="preserve"> </w:t>
      </w:r>
      <w:r w:rsidR="005A3A53">
        <w:t>Chum</w:t>
      </w:r>
      <w:r w:rsidR="00391200" w:rsidRPr="004802C8">
        <w:t xml:space="preserve"> </w:t>
      </w:r>
      <w:r w:rsidR="00391200">
        <w:t xml:space="preserve">salmon </w:t>
      </w:r>
      <w:r w:rsidR="00391200" w:rsidRPr="004802C8">
        <w:t>hatchery release abundance</w:t>
      </w:r>
      <w:del w:id="248" w:author="Garcia, Sabrina (DFG)" w:date="2025-07-16T15:15:00Z" w16du:dateUtc="2025-07-16T23:15:00Z">
        <w:r w:rsidR="00391200" w:rsidRPr="004802C8" w:rsidDel="00A27CF8">
          <w:delText>s</w:delText>
        </w:r>
      </w:del>
      <w:r w:rsidR="00391200" w:rsidRPr="004802C8">
        <w:t xml:space="preserve">, </w:t>
      </w:r>
      <w:del w:id="249" w:author="Garcia, Sabrina (DFG)" w:date="2025-07-15T13:17:00Z" w16du:dateUtc="2025-07-15T21:17:00Z">
        <w:r w:rsidR="00391200" w:rsidRPr="004802C8" w:rsidDel="00FC7AFC">
          <w:delText>separately,</w:delText>
        </w:r>
      </w:del>
      <w:ins w:id="250" w:author="Garcia, Sabrina (DFG)" w:date="2025-07-15T13:17:00Z" w16du:dateUtc="2025-07-15T21:17:00Z">
        <w:r w:rsidR="00FC7AFC">
          <w:t>calculated</w:t>
        </w:r>
      </w:ins>
      <w:r w:rsidR="00391200" w:rsidRPr="004802C8">
        <w:t xml:space="preserve"> </w:t>
      </w:r>
      <w:r w:rsidR="00B946A1">
        <w:t xml:space="preserve">as </w:t>
      </w:r>
      <w:del w:id="251" w:author="Garcia, Sabrina (DFG)" w:date="2025-07-15T13:17:00Z" w16du:dateUtc="2025-07-15T21:17:00Z">
        <w:r w:rsidR="00B946A1" w:rsidDel="00FC7AFC">
          <w:delText xml:space="preserve">annual </w:delText>
        </w:r>
      </w:del>
      <w:ins w:id="252" w:author="Garcia, Sabrina (DFG)" w:date="2025-07-16T15:15:00Z" w16du:dateUtc="2025-07-16T23:15:00Z">
        <w:r w:rsidR="00A27CF8">
          <w:t xml:space="preserve">the </w:t>
        </w:r>
      </w:ins>
      <w:r w:rsidR="00B946A1">
        <w:t>sum</w:t>
      </w:r>
      <w:del w:id="253" w:author="Garcia, Sabrina (DFG)" w:date="2025-07-16T15:15:00Z" w16du:dateUtc="2025-07-16T23:15:00Z">
        <w:r w:rsidR="00B946A1" w:rsidDel="00A27CF8">
          <w:delText>s</w:delText>
        </w:r>
      </w:del>
      <w:r w:rsidR="00B946A1">
        <w:t xml:space="preserve">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 xml:space="preserve">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w:t>
      </w:r>
      <w:ins w:id="254" w:author="Garcia, Sabrina (DFG)" w:date="2025-07-15T13:20:00Z" w16du:dateUtc="2025-07-15T21:20:00Z">
        <w:r w:rsidR="00FC7AFC">
          <w:t xml:space="preserve">in their first winter at sea </w:t>
        </w:r>
      </w:ins>
      <w:del w:id="255" w:author="Garcia, Sabrina (DFG)" w:date="2025-07-15T13:20:00Z" w16du:dateUtc="2025-07-15T21:20:00Z">
        <w:r w:rsidR="00031425" w:rsidDel="00FC7AFC">
          <w:delText xml:space="preserve">released in the same year when </w:delText>
        </w:r>
        <w:commentRangeStart w:id="256"/>
        <w:r w:rsidR="00031425" w:rsidDel="00FC7AFC">
          <w:delText>both cohorts are juveniles at sea,</w:delText>
        </w:r>
      </w:del>
      <w:ins w:id="257" w:author="Garcia, Sabrina (DFG)" w:date="2025-07-15T13:21:00Z" w16du:dateUtc="2025-07-15T21:21:00Z">
        <w:r w:rsidR="00FC7AFC">
          <w:t xml:space="preserve">, which </w:t>
        </w:r>
      </w:ins>
      <w:ins w:id="258" w:author="Garcia, Sabrina (DFG)" w:date="2025-07-16T15:16:00Z" w16du:dateUtc="2025-07-16T23:16:00Z">
        <w:r w:rsidR="00336D55">
          <w:t>would be</w:t>
        </w:r>
      </w:ins>
      <w:del w:id="259" w:author="Garcia, Sabrina (DFG)" w:date="2025-07-15T13:20:00Z" w16du:dateUtc="2025-07-15T21:20:00Z">
        <w:r w:rsidR="00031425" w:rsidDel="00FC7AFC">
          <w:delText xml:space="preserve"> </w:delText>
        </w:r>
      </w:del>
      <w:del w:id="260" w:author="Garcia, Sabrina (DFG)" w:date="2025-07-16T15:16:00Z" w16du:dateUtc="2025-07-16T23:16:00Z">
        <w:r w:rsidR="00031425" w:rsidDel="00336D55">
          <w:delText>approximately</w:delText>
        </w:r>
      </w:del>
      <w:r w:rsidR="00031425">
        <w:t xml:space="preserve"> </w:t>
      </w:r>
      <w:ins w:id="261" w:author="Garcia, Sabrina (DFG)" w:date="2025-07-15T13:22:00Z" w16du:dateUtc="2025-07-15T21:22:00Z">
        <w:r w:rsidR="00FC7AFC">
          <w:t>winter 2001/</w:t>
        </w:r>
      </w:ins>
      <w:r w:rsidR="00031425">
        <w:t xml:space="preserve">2002. </w:t>
      </w:r>
      <w:commentRangeEnd w:id="256"/>
      <w:r w:rsidR="00FC7AFC">
        <w:rPr>
          <w:rStyle w:val="CommentReference"/>
        </w:rPr>
        <w:commentReference w:id="256"/>
      </w:r>
      <w:r w:rsidR="00031425">
        <w:t xml:space="preserve">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t>
      </w:r>
      <w:commentRangeStart w:id="262"/>
      <w:r w:rsidR="00031425">
        <w:t>with age-0.3 Yukon Chum</w:t>
      </w:r>
      <w:commentRangeEnd w:id="262"/>
      <w:r w:rsidR="00336D55">
        <w:rPr>
          <w:rStyle w:val="CommentReference"/>
        </w:rPr>
        <w:commentReference w:id="262"/>
      </w:r>
      <w:r w:rsidR="00031425">
        <w:t>, and age-0.3 hatchery fish interacting with age-0.4 Yukon Chum. While migration distances and timing certainly vary among different release points, we include hatchery releases to represent a coarse index of possible marine competition during the primary ocean rearing period.</w:t>
      </w:r>
    </w:p>
    <w:p w14:paraId="0A8C5F56" w14:textId="77777777" w:rsidR="00031425" w:rsidRDefault="00031425" w:rsidP="0003142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3EE211E"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1C1FB1">
        <w:t xml:space="preserve"> (Figure 3)</w:t>
      </w:r>
      <w:r w:rsidR="00BC7018">
        <w:t>.</w:t>
      </w:r>
      <w:r>
        <w:t xml:space="preserve"> </w:t>
      </w:r>
      <w:commentRangeStart w:id="263"/>
      <w:commentRangeStart w:id="264"/>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commentRangeEnd w:id="263"/>
      <w:r w:rsidR="00544675">
        <w:rPr>
          <w:rStyle w:val="CommentReference"/>
        </w:rPr>
        <w:commentReference w:id="263"/>
      </w:r>
      <w:commentRangeEnd w:id="264"/>
      <w:r w:rsidR="00544675">
        <w:rPr>
          <w:rStyle w:val="CommentReference"/>
        </w:rPr>
        <w:commentReference w:id="264"/>
      </w:r>
      <w:r w:rsidR="009B419E" w:rsidRPr="00343D1F">
        <w:t>Plots of observed and predicted abundance indices indicate that the model generally captured trends in</w:t>
      </w:r>
      <w:r w:rsidR="005A3A53">
        <w:t xml:space="preserve"> </w:t>
      </w:r>
      <w:del w:id="265" w:author="Garcia, Sabrina (DFG)" w:date="2025-07-15T13:35:00Z" w16du:dateUtc="2025-07-15T21:35:00Z">
        <w:r w:rsidR="005A3A53" w:rsidDel="00544675">
          <w:delText>Chum</w:delText>
        </w:r>
        <w:r w:rsidR="009B419E" w:rsidRPr="00343D1F" w:rsidDel="00544675">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 xml:space="preserve">Posterior predictive checks confirmed that models could simulate observations </w:t>
      </w:r>
      <w:proofErr w:type="gramStart"/>
      <w:r w:rsidR="008E5BE2" w:rsidRPr="004741AC">
        <w:t>similar to</w:t>
      </w:r>
      <w:proofErr w:type="gramEnd"/>
      <w:r w:rsidR="008E5BE2" w:rsidRPr="004741AC">
        <w:t xml:space="preserve"> those it was fit to (</w:t>
      </w:r>
      <w:commentRangeStart w:id="266"/>
      <w:r w:rsidR="00564D28" w:rsidRPr="004741AC">
        <w:t>P</w:t>
      </w:r>
      <w:r w:rsidR="00564D28" w:rsidRPr="004741AC">
        <w:rPr>
          <w:vertAlign w:val="subscript"/>
        </w:rPr>
        <w:t>B, juvenile</w:t>
      </w:r>
      <w:r w:rsidR="00564D28" w:rsidRPr="004741AC">
        <w:t xml:space="preserve"> = 0.</w:t>
      </w:r>
      <w:r w:rsidR="003B03EA" w:rsidRPr="004741AC">
        <w:t>43</w:t>
      </w:r>
      <w:commentRangeEnd w:id="266"/>
      <w:r w:rsidR="00F067DA">
        <w:rPr>
          <w:rStyle w:val="CommentReference"/>
        </w:rPr>
        <w:commentReference w:id="266"/>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proofErr w:type="gramStart"/>
      <w:r w:rsidR="00564D28" w:rsidRPr="004741AC">
        <w:t>,</w:t>
      </w:r>
      <w:r w:rsidR="00564D28" w:rsidRPr="004741AC">
        <w:rPr>
          <w:b/>
          <w:bCs/>
        </w:rPr>
        <w:t xml:space="preserve">  </w:t>
      </w:r>
      <w:r w:rsidR="00564D28" w:rsidRPr="004741AC">
        <w:t>P</w:t>
      </w:r>
      <w:r w:rsidR="00564D28" w:rsidRPr="004741AC">
        <w:rPr>
          <w:vertAlign w:val="subscript"/>
        </w:rPr>
        <w:t>B</w:t>
      </w:r>
      <w:proofErr w:type="gramEnd"/>
      <w:r w:rsidR="00564D28" w:rsidRPr="004741AC">
        <w:rPr>
          <w:vertAlign w:val="subscript"/>
        </w:rPr>
        <w:t>, harvest</w:t>
      </w:r>
      <w:r w:rsidR="00564D28" w:rsidRPr="004741AC">
        <w:rPr>
          <w:b/>
          <w:bCs/>
        </w:rPr>
        <w:t xml:space="preserve"> </w:t>
      </w:r>
      <w:proofErr w:type="gramStart"/>
      <w:r w:rsidR="00564D28" w:rsidRPr="004741AC">
        <w:t xml:space="preserve">=  </w:t>
      </w:r>
      <w:r w:rsidR="00771015" w:rsidRPr="004741AC">
        <w:t>0.</w:t>
      </w:r>
      <w:r w:rsidR="00E36A4F" w:rsidRPr="004741AC">
        <w:t>74</w:t>
      </w:r>
      <w:proofErr w:type="gramEnd"/>
      <w:r w:rsidR="00564D28" w:rsidRPr="004741AC">
        <w:t>, P</w:t>
      </w:r>
      <w:r w:rsidR="00564D28" w:rsidRPr="004741AC">
        <w:rPr>
          <w:vertAlign w:val="subscript"/>
        </w:rPr>
        <w:t>B, spawners</w:t>
      </w:r>
      <w:r w:rsidR="00564D28" w:rsidRPr="004741AC">
        <w:rPr>
          <w:b/>
          <w:bCs/>
        </w:rPr>
        <w:t xml:space="preserve"> </w:t>
      </w:r>
      <w:proofErr w:type="gramStart"/>
      <w:r w:rsidR="00564D28" w:rsidRPr="004741AC">
        <w:t xml:space="preserve">= </w:t>
      </w:r>
      <w:r w:rsidR="006752E7" w:rsidRPr="004741AC">
        <w:t xml:space="preserve"> 0.</w:t>
      </w:r>
      <w:r w:rsidR="00F93840">
        <w:t>35</w:t>
      </w:r>
      <w:proofErr w:type="gramEnd"/>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Default="0072113E" w:rsidP="00776A7E"/>
    <w:p w14:paraId="6B6AB7F8" w14:textId="14C982FE" w:rsidR="00265C5A" w:rsidRDefault="00265C5A" w:rsidP="00265C5A">
      <w:pPr>
        <w:pStyle w:val="Heading4"/>
      </w:pPr>
      <w:r>
        <w:t>3.</w:t>
      </w:r>
      <w:r w:rsidR="009265ED">
        <w:t>2</w:t>
      </w:r>
      <w:r>
        <w:t xml:space="preserve"> Population Dynamics</w:t>
      </w:r>
    </w:p>
    <w:p w14:paraId="1EE3DBA9" w14:textId="2D58AFFA" w:rsidR="00265C5A" w:rsidRPr="00265C5A" w:rsidRDefault="00265C5A" w:rsidP="007836D2">
      <w:pPr>
        <w:ind w:firstLine="720"/>
      </w:pPr>
      <w:r>
        <w:t>The stage structure of the IPM used to explore the population dynamics of Yukon River fall Chum salmon provided valuable insights into several key aspects</w:t>
      </w:r>
      <w:ins w:id="267" w:author="Garcia, Sabrina (DFG)" w:date="2025-07-15T13:37:00Z" w16du:dateUtc="2025-07-15T21:37:00Z">
        <w:r w:rsidR="00866E75">
          <w:t xml:space="preserve"> of</w:t>
        </w:r>
      </w:ins>
      <w:r>
        <w:t xml:space="preserve"> population dynamics and demographic rates. With survival amongst sequential life stages structured as Beverton-Holt transition functions, both </w:t>
      </w:r>
      <w:r w:rsidR="007C14B1">
        <w:t>maximum</w:t>
      </w:r>
      <w:r>
        <w:t xml:space="preserve"> survival rates (i.e. basal productivities) and </w:t>
      </w:r>
      <w:ins w:id="268" w:author="Garcia, Sabrina (DFG)" w:date="2025-07-16T15:32:00Z" w16du:dateUtc="2025-07-16T23:32:00Z">
        <w:r w:rsidR="00F067DA">
          <w:t xml:space="preserve">carrying </w:t>
        </w:r>
      </w:ins>
      <w:r>
        <w:t xml:space="preserve">capacities were estimated for both the </w:t>
      </w:r>
      <w:r w:rsidRPr="000E26B1">
        <w:t xml:space="preserve">juvenile and marine life stages. </w:t>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interval of </w:t>
      </w:r>
      <w:commentRangeStart w:id="269"/>
      <w:r w:rsidR="000E26B1" w:rsidRPr="000E26B1">
        <w:t>-1.94 to -0.19</w:t>
      </w:r>
      <w:commentRangeEnd w:id="269"/>
      <w:r w:rsidR="00866E75">
        <w:rPr>
          <w:rStyle w:val="CommentReference"/>
        </w:rPr>
        <w:commentReference w:id="269"/>
      </w:r>
      <w:r w:rsidR="007C14B1" w:rsidRPr="000E26B1">
        <w:t xml:space="preserve">, which equates to a maximum survival rate of </w:t>
      </w:r>
      <w:r w:rsidR="000E26B1" w:rsidRPr="000E26B1">
        <w:t>25.</w:t>
      </w:r>
      <w:r w:rsidR="004C35A4">
        <w:t>5</w:t>
      </w:r>
      <w:r w:rsidR="007C14B1" w:rsidRPr="000E26B1">
        <w:t>% (</w:t>
      </w:r>
      <w:r w:rsidR="000E26B1" w:rsidRPr="000E26B1">
        <w:t>12.5</w:t>
      </w:r>
      <w:r w:rsidR="007C14B1" w:rsidRPr="000E26B1">
        <w:t>-</w:t>
      </w:r>
      <w:r w:rsidR="000E26B1" w:rsidRPr="000E26B1">
        <w:t>45.3</w:t>
      </w:r>
      <w:r w:rsidR="007C14B1" w:rsidRPr="000E26B1">
        <w:t>%)</w:t>
      </w:r>
      <w:r w:rsidR="00DC06D9" w:rsidRPr="000E26B1">
        <w:t xml:space="preserve"> from</w:t>
      </w:r>
      <w:r w:rsidR="00DC06D9">
        <w:t xml:space="preserve"> egg to the fall after ocean entry</w:t>
      </w:r>
      <w:ins w:id="270" w:author="Garcia, Sabrina (DFG)" w:date="2025-07-15T13:37:00Z" w16du:dateUtc="2025-07-15T21:37:00Z">
        <w:r w:rsidR="00866E75">
          <w:t xml:space="preserve"> (</w:t>
        </w:r>
      </w:ins>
      <w:del w:id="271" w:author="Garcia, Sabrina (DFG)" w:date="2025-07-15T13:37:00Z" w16du:dateUtc="2025-07-15T21:37:00Z">
        <w:r w:rsidR="007C14B1" w:rsidDel="00866E75">
          <w:delText xml:space="preserve">, see </w:delText>
        </w:r>
      </w:del>
      <w:r w:rsidR="007C14B1">
        <w:t xml:space="preserve">Table </w:t>
      </w:r>
      <w:r w:rsidR="00384796">
        <w:t>2</w:t>
      </w:r>
      <w:ins w:id="272" w:author="Garcia, Sabrina (DFG)" w:date="2025-07-15T13:37:00Z" w16du:dateUtc="2025-07-15T21:37:00Z">
        <w:r w:rsidR="00866E75">
          <w:t>)</w:t>
        </w:r>
      </w:ins>
      <w:r w:rsidR="007C14B1">
        <w:t xml:space="preserve">. Conversely, the maximum annual survival rate </w:t>
      </w:r>
      <w:r w:rsidR="00D349D7">
        <w:t xml:space="preserve">for Chum salmon in the marine </w:t>
      </w:r>
      <w:r w:rsidR="00D349D7" w:rsidRPr="005656D6">
        <w:t xml:space="preserve">environment was estimated at </w:t>
      </w:r>
      <w:r w:rsidR="000E26B1" w:rsidRPr="005656D6">
        <w:t>1</w:t>
      </w:r>
      <w:r w:rsidR="004C35A4">
        <w:t>2</w:t>
      </w:r>
      <w:r w:rsidR="000E26B1" w:rsidRPr="005656D6">
        <w:t>.</w:t>
      </w:r>
      <w:r w:rsidR="004C35A4">
        <w:t>6</w:t>
      </w:r>
      <w:r w:rsidR="00D349D7" w:rsidRPr="005656D6">
        <w:t>% (</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w:t>
      </w:r>
      <w:ins w:id="273" w:author="Garcia, Sabrina (DFG)" w:date="2025-07-15T14:11:00Z" w16du:dateUtc="2025-07-15T22:11:00Z">
        <w:r w:rsidR="00033DF2">
          <w:t xml:space="preserve">carrying </w:t>
        </w:r>
      </w:ins>
      <w:r w:rsidR="008A0AE4">
        <w:t xml:space="preserve">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ins w:id="274" w:author="Garcia, Sabrina (DFG)" w:date="2025-07-15T14:11:00Z" w16du:dateUtc="2025-07-15T22:11:00Z">
        <w:r w:rsidR="00033DF2">
          <w:t>)</w:t>
        </w:r>
      </w:ins>
      <w:r w:rsidR="008A0AE4">
        <w:t>, implying that there is limited evidence from the data for density-</w:t>
      </w:r>
      <w:r w:rsidR="008A0AE4">
        <w:lastRenderedPageBreak/>
        <w:t>dependent capacity limitations in either life stage. 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w:t>
      </w:r>
      <w:del w:id="275" w:author="Garcia, Sabrina (DFG)" w:date="2025-07-16T15:33:00Z" w16du:dateUtc="2025-07-16T23:33:00Z">
        <w:r w:rsidR="00A91763" w:rsidDel="00F067DA">
          <w:delText xml:space="preserve">see </w:delText>
        </w:r>
      </w:del>
      <w:r w:rsidR="00A91763">
        <w:t xml:space="preserve">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391275EE" w:rsidR="00916C0C" w:rsidRPr="00343D1F" w:rsidRDefault="0072113E" w:rsidP="00F527C8">
      <w:pPr>
        <w:ind w:firstLine="720"/>
      </w:pPr>
      <w:commentRangeStart w:id="276"/>
      <w:r w:rsidRPr="00343D1F">
        <w:t xml:space="preserve">Covariate effects </w:t>
      </w:r>
      <w:commentRangeEnd w:id="276"/>
      <w:r w:rsidR="00033DF2">
        <w:rPr>
          <w:rStyle w:val="CommentReference"/>
        </w:rPr>
        <w:commentReference w:id="276"/>
      </w:r>
      <w:r w:rsidRPr="00343D1F">
        <w:t xml:space="preserve">represent how </w:t>
      </w:r>
      <w:del w:id="277" w:author="Garcia, Sabrina (DFG)" w:date="2025-07-16T15:35:00Z" w16du:dateUtc="2025-07-16T23:35:00Z">
        <w:r w:rsidRPr="00343D1F" w:rsidDel="00F067DA">
          <w:delText>ecosystem change</w:delText>
        </w:r>
      </w:del>
      <w:ins w:id="278" w:author="Garcia, Sabrina (DFG)" w:date="2025-07-16T15:35:00Z" w16du:dateUtc="2025-07-16T23:35:00Z">
        <w:r w:rsidR="00F067DA">
          <w:t>each environmental covariate</w:t>
        </w:r>
      </w:ins>
      <w:r w:rsidRPr="00343D1F">
        <w:t xml:space="preserve"> </w:t>
      </w:r>
      <w:r w:rsidR="002476C1">
        <w:t>is associated with</w:t>
      </w:r>
      <w:r w:rsidR="002476C1" w:rsidRPr="00343D1F">
        <w:t xml:space="preserve"> </w:t>
      </w:r>
      <w:ins w:id="279" w:author="Garcia, Sabrina (DFG)" w:date="2025-07-15T14:14:00Z" w16du:dateUtc="2025-07-15T22:14:00Z">
        <w:r w:rsidR="00033DF2">
          <w:t xml:space="preserve">fall </w:t>
        </w:r>
      </w:ins>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280" w:author="Garcia, Sabrina (DFG)" w:date="2025-07-15T14:15:00Z" w16du:dateUtc="2025-07-15T22:15:00Z">
        <w:r w:rsidR="00033DF2">
          <w:t xml:space="preserve"> </w:t>
        </w:r>
      </w:ins>
      <w:r w:rsidR="005D30CC" w:rsidRPr="00343D1F">
        <w:t>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an increase in </w:t>
      </w:r>
      <w:r w:rsidR="0033170D">
        <w:t xml:space="preserve">winter </w:t>
      </w:r>
      <w:r w:rsidR="002A570C">
        <w:t>snowpack</w:t>
      </w:r>
      <w:r w:rsidR="00B4700D">
        <w:t xml:space="preserve"> </w:t>
      </w:r>
      <w:r w:rsidR="0033170D">
        <w:t xml:space="preserve">mean </w:t>
      </w:r>
      <w:r w:rsidR="00B4700D">
        <w:t xml:space="preserve">depth of </w:t>
      </w:r>
      <w:r w:rsidR="0033170D">
        <w:t>12 inches</w:t>
      </w:r>
      <w:r w:rsidR="0035374E">
        <w:t xml:space="preserve"> (1 SD)</w:t>
      </w:r>
      <w:r w:rsidR="002A570C">
        <w:t xml:space="preserve"> is </w:t>
      </w:r>
      <w:r w:rsidR="002A570C" w:rsidRPr="004A4446">
        <w:t xml:space="preserve">associated with </w:t>
      </w:r>
      <w:r w:rsidR="0035374E">
        <w:t xml:space="preserve">a </w:t>
      </w:r>
      <w:r w:rsidR="00C8550C">
        <w:t>19.40</w:t>
      </w:r>
      <w:r w:rsidR="002A570C" w:rsidRPr="004A4446">
        <w:t>% increase in survival</w:t>
      </w:r>
      <w:r w:rsidR="002476C1" w:rsidRPr="004A4446">
        <w:t xml:space="preserve"> </w:t>
      </w:r>
      <w:r w:rsidR="0065585C" w:rsidRPr="004A4446">
        <w:t>(</w:t>
      </w:r>
      <w:commentRangeStart w:id="281"/>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commentRangeEnd w:id="281"/>
      <w:r w:rsidR="00033DF2">
        <w:rPr>
          <w:rStyle w:val="CommentReference"/>
        </w:rPr>
        <w:commentReference w:id="281"/>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r w:rsidR="00C55BE8" w:rsidRPr="004A4446">
        <w:t>negative</w:t>
      </w:r>
      <w:r w:rsidR="002A570C" w:rsidRPr="004A4446">
        <w:t xml:space="preserve"> relationship between marine survival and </w:t>
      </w:r>
      <w:r w:rsidR="00496AC5" w:rsidRPr="004A4446">
        <w:t xml:space="preserve">winter </w:t>
      </w:r>
      <w:r w:rsidR="0035374E">
        <w:t>CDD</w:t>
      </w:r>
      <w:r w:rsidR="002A570C" w:rsidRPr="004A4446">
        <w:t xml:space="preserve"> in the Aleutians Islands</w:t>
      </w:r>
      <w:r w:rsidR="00815178" w:rsidRPr="004A4446">
        <w:t xml:space="preserve"> (</w:t>
      </w:r>
      <w:r w:rsidR="00C55BE8" w:rsidRPr="004A4446">
        <w:t>-</w:t>
      </w:r>
      <w:r w:rsidR="0033170D">
        <w:t>24.75</w:t>
      </w:r>
      <w:r w:rsidR="00815178" w:rsidRPr="004A4446">
        <w:t>, 95% CI: (-</w:t>
      </w:r>
      <w:r w:rsidR="0033170D">
        <w:t>32</w:t>
      </w:r>
      <w:r w:rsidR="00C55BE8" w:rsidRPr="004A4446">
        <w:t>.85,</w:t>
      </w:r>
      <w:ins w:id="282" w:author="Garcia, Sabrina (DFG)" w:date="2025-07-16T15:38:00Z" w16du:dateUtc="2025-07-16T23:38:00Z">
        <w:r w:rsidR="00F067DA">
          <w:t xml:space="preserve"> </w:t>
        </w:r>
      </w:ins>
      <w:r w:rsidR="00C55BE8" w:rsidRPr="004A4446">
        <w:t>-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t xml:space="preserve">an increase </w:t>
      </w:r>
      <w:del w:id="283" w:author="Garcia, Sabrina (DFG)" w:date="2025-07-15T14:20:00Z" w16du:dateUtc="2025-07-15T22:20:00Z">
        <w:r w:rsidR="00566A05" w:rsidDel="005964AB">
          <w:delText xml:space="preserve">in </w:delText>
        </w:r>
      </w:del>
      <w:ins w:id="284" w:author="Garcia, Sabrina (DFG)" w:date="2025-07-15T14:20:00Z" w16du:dateUtc="2025-07-15T22:20:00Z">
        <w:r w:rsidR="005964AB">
          <w:t xml:space="preserve">of </w:t>
        </w:r>
      </w:ins>
      <w:r w:rsidR="00566A05">
        <w:t>91.7</w:t>
      </w:r>
      <w:r w:rsidR="00566A05">
        <w:sym w:font="Symbol" w:char="F0B0"/>
      </w:r>
      <w:r w:rsidR="00566A05">
        <w:t>C</w:t>
      </w:r>
      <w:r w:rsidR="005C789D">
        <w:t xml:space="preserve"> </w:t>
      </w:r>
      <w:r w:rsidR="00566A05">
        <w:t>cumulative degree days over the course of the winter</w:t>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4A633825" w:rsidR="00566A05" w:rsidRPr="00566A05" w:rsidRDefault="00566A05" w:rsidP="00566A05">
      <w:pPr>
        <w:pStyle w:val="CommentText"/>
        <w:ind w:firstLine="720"/>
        <w:rPr>
          <w:sz w:val="24"/>
          <w:szCs w:val="24"/>
        </w:rPr>
      </w:pPr>
      <w:commentRangeStart w:id="285"/>
      <w:r>
        <w:rPr>
          <w:sz w:val="24"/>
          <w:szCs w:val="24"/>
        </w:rPr>
        <w:t xml:space="preserve">We conducted two </w:t>
      </w:r>
      <w:r w:rsidR="0035374E">
        <w:rPr>
          <w:sz w:val="24"/>
          <w:szCs w:val="24"/>
        </w:rPr>
        <w:t>sets</w:t>
      </w:r>
      <w:r>
        <w:rPr>
          <w:sz w:val="24"/>
          <w:szCs w:val="24"/>
        </w:rPr>
        <w:t xml:space="preserve"> of sensitivity testing, one to understand the sensitivity of each covariate included in the model</w:t>
      </w:r>
      <w:r w:rsidR="0035374E">
        <w:rPr>
          <w:sz w:val="24"/>
          <w:szCs w:val="24"/>
        </w:rPr>
        <w:t xml:space="preserve"> and a second to evaluate the assumption of annual </w:t>
      </w:r>
      <w:ins w:id="286" w:author="Garcia, Sabrina (DFG)" w:date="2025-07-15T14:21:00Z" w16du:dateUtc="2025-07-15T22:21:00Z">
        <w:r w:rsidR="00CD172B">
          <w:rPr>
            <w:sz w:val="24"/>
            <w:szCs w:val="24"/>
          </w:rPr>
          <w:t xml:space="preserve">natural </w:t>
        </w:r>
      </w:ins>
      <w:r w:rsidR="0035374E">
        <w:rPr>
          <w:sz w:val="24"/>
          <w:szCs w:val="24"/>
        </w:rPr>
        <w:t xml:space="preserve">mortality. </w:t>
      </w:r>
      <w:r w:rsidR="00FB3475" w:rsidRPr="00343D1F">
        <w:rPr>
          <w:sz w:val="24"/>
          <w:szCs w:val="24"/>
        </w:rPr>
        <w:t xml:space="preserve">To </w:t>
      </w:r>
      <w:r w:rsidR="00263F3B">
        <w:rPr>
          <w:sz w:val="24"/>
          <w:szCs w:val="24"/>
        </w:rPr>
        <w:t>quantify the</w:t>
      </w:r>
      <w:r w:rsidR="00FB3475" w:rsidRPr="00343D1F">
        <w:rPr>
          <w:sz w:val="24"/>
          <w:szCs w:val="24"/>
        </w:rPr>
        <w:t xml:space="preserve"> sensitivity</w:t>
      </w:r>
      <w:r w:rsidR="00263F3B">
        <w:rPr>
          <w:sz w:val="24"/>
          <w:szCs w:val="24"/>
        </w:rPr>
        <w:t xml:space="preserve"> of model estimates</w:t>
      </w:r>
      <w:r w:rsidR="00FB3475"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 xml:space="preserve">(Figure </w:t>
      </w:r>
      <w:del w:id="287" w:author="Garcia, Sabrina (DFG)" w:date="2025-07-15T14:25:00Z" w16du:dateUtc="2025-07-15T22:25:00Z">
        <w:r w:rsidR="00B14CC9" w:rsidRPr="00343D1F" w:rsidDel="00CD172B">
          <w:rPr>
            <w:sz w:val="24"/>
            <w:szCs w:val="24"/>
          </w:rPr>
          <w:delText>S</w:delText>
        </w:r>
        <w:r w:rsidR="006F0B1A" w:rsidRPr="00343D1F" w:rsidDel="00CD172B">
          <w:rPr>
            <w:sz w:val="24"/>
            <w:szCs w:val="24"/>
          </w:rPr>
          <w:delText>4</w:delText>
        </w:r>
      </w:del>
      <w:ins w:id="288" w:author="Garcia, Sabrina (DFG)" w:date="2025-07-15T14:25:00Z" w16du:dateUtc="2025-07-15T22:25:00Z">
        <w:r w:rsidR="00CD172B" w:rsidRPr="00343D1F">
          <w:rPr>
            <w:sz w:val="24"/>
            <w:szCs w:val="24"/>
          </w:rPr>
          <w:t>S</w:t>
        </w:r>
        <w:r w:rsidR="00CD172B">
          <w:rPr>
            <w:sz w:val="24"/>
            <w:szCs w:val="24"/>
          </w:rPr>
          <w:t>5</w:t>
        </w:r>
      </w:ins>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w:t>
      </w:r>
      <w:r w:rsidR="004D4DBE" w:rsidRPr="00566A05">
        <w:rPr>
          <w:sz w:val="24"/>
          <w:szCs w:val="24"/>
        </w:rPr>
        <w:t xml:space="preserve"> than the </w:t>
      </w:r>
      <w:r w:rsidR="00891245" w:rsidRPr="00566A05">
        <w:rPr>
          <w:sz w:val="24"/>
          <w:szCs w:val="24"/>
        </w:rPr>
        <w:t>estimate from the full model containing all covariates</w:t>
      </w:r>
      <w:r w:rsidR="004D4DBE" w:rsidRPr="00566A05">
        <w:rPr>
          <w:sz w:val="24"/>
          <w:szCs w:val="24"/>
        </w:rPr>
        <w:t xml:space="preserve"> </w:t>
      </w:r>
      <w:r w:rsidR="000F4830" w:rsidRPr="00566A05">
        <w:rPr>
          <w:sz w:val="24"/>
          <w:szCs w:val="24"/>
        </w:rPr>
        <w:t>(</w:t>
      </w:r>
      <w:commentRangeStart w:id="289"/>
      <w:r w:rsidR="000F4830" w:rsidRPr="00566A05">
        <w:rPr>
          <w:sz w:val="24"/>
          <w:szCs w:val="24"/>
        </w:rPr>
        <w:t>Figure S</w:t>
      </w:r>
      <w:ins w:id="290" w:author="Garcia, Sabrina (DFG)" w:date="2025-07-15T14:27:00Z" w16du:dateUtc="2025-07-15T22:27:00Z">
        <w:r w:rsidR="00CD172B">
          <w:rPr>
            <w:sz w:val="24"/>
            <w:szCs w:val="24"/>
          </w:rPr>
          <w:t>5</w:t>
        </w:r>
      </w:ins>
      <w:del w:id="291" w:author="Garcia, Sabrina (DFG)" w:date="2025-07-15T14:27:00Z" w16du:dateUtc="2025-07-15T22:27:00Z">
        <w:r w:rsidR="00AF3E7F" w:rsidRPr="00566A05" w:rsidDel="00CD172B">
          <w:rPr>
            <w:sz w:val="24"/>
            <w:szCs w:val="24"/>
          </w:rPr>
          <w:delText>4</w:delText>
        </w:r>
      </w:del>
      <w:commentRangeEnd w:id="289"/>
      <w:r w:rsidR="0051029B">
        <w:rPr>
          <w:rStyle w:val="CommentReference"/>
        </w:rPr>
        <w:commentReference w:id="289"/>
      </w:r>
      <w:r w:rsidR="000F4830" w:rsidRPr="00566A05">
        <w:rPr>
          <w:sz w:val="24"/>
          <w:szCs w:val="24"/>
        </w:rPr>
        <w:t>).</w:t>
      </w:r>
      <w:r w:rsidR="009F1D34" w:rsidRPr="00566A05">
        <w:rPr>
          <w:sz w:val="24"/>
          <w:szCs w:val="24"/>
        </w:rPr>
        <w:t xml:space="preserve"> </w:t>
      </w:r>
      <w:commentRangeEnd w:id="285"/>
      <w:r w:rsidR="0046751C">
        <w:rPr>
          <w:rStyle w:val="CommentReference"/>
        </w:rPr>
        <w:commentReference w:id="285"/>
      </w:r>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ins w:id="292" w:author="Garcia, Sabrina (DFG)" w:date="2025-07-15T14:32:00Z" w16du:dateUtc="2025-07-15T22:32:00Z">
        <w:r w:rsidR="0051029B">
          <w:rPr>
            <w:sz w:val="24"/>
            <w:szCs w:val="24"/>
          </w:rPr>
          <w:t xml:space="preserve"> in either life stage</w:t>
        </w:r>
      </w:ins>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To quantify the sensitivity of the model to the annual mortality assumption of M = 0.06</w:t>
      </w:r>
      <w:ins w:id="293" w:author="Garcia, Sabrina (DFG)" w:date="2025-07-15T14:33:00Z" w16du:dateUtc="2025-07-15T22:33:00Z">
        <w:r w:rsidR="0051029B">
          <w:rPr>
            <w:sz w:val="24"/>
            <w:szCs w:val="24"/>
          </w:rPr>
          <w:t xml:space="preserve"> (Beamish et al. 2018),</w:t>
        </w:r>
      </w:ins>
      <w:r w:rsidRPr="00566A05">
        <w:rPr>
          <w:sz w:val="24"/>
          <w:szCs w:val="24"/>
        </w:rPr>
        <w:t xml:space="preserve"> we also ran the model using M=0.1 and M = 0.2. </w:t>
      </w:r>
      <w:del w:id="294" w:author="Garcia, Sabrina (DFG)" w:date="2025-07-15T14:33:00Z" w16du:dateUtc="2025-07-15T22:33:00Z">
        <w:r w:rsidRPr="00566A05" w:rsidDel="0051029B">
          <w:rPr>
            <w:sz w:val="24"/>
            <w:szCs w:val="24"/>
          </w:rPr>
          <w:delText xml:space="preserve">The assumption of M = 0.06 was based on ocean mortality estimates provided by </w:delText>
        </w:r>
        <w:r w:rsidRPr="00566A05" w:rsidDel="0051029B">
          <w:rPr>
            <w:sz w:val="24"/>
            <w:szCs w:val="24"/>
          </w:rPr>
          <w:lastRenderedPageBreak/>
          <w:delText xml:space="preserve">Beamish et al 2018. </w:delText>
        </w:r>
      </w:del>
      <w:r w:rsidRPr="00566A05">
        <w:rPr>
          <w:sz w:val="24"/>
          <w:szCs w:val="24"/>
        </w:rPr>
        <w:t>We found that population estimates and parameters w</w:t>
      </w:r>
      <w:del w:id="295" w:author="Garcia, Sabrina (DFG)" w:date="2025-07-16T15:47:00Z" w16du:dateUtc="2025-07-16T23:47:00Z">
        <w:r w:rsidRPr="00566A05" w:rsidDel="0046751C">
          <w:rPr>
            <w:sz w:val="24"/>
            <w:szCs w:val="24"/>
          </w:rPr>
          <w:delText>h</w:delText>
        </w:r>
      </w:del>
      <w:proofErr w:type="gramStart"/>
      <w:r w:rsidRPr="00566A05">
        <w:rPr>
          <w:sz w:val="24"/>
          <w:szCs w:val="24"/>
        </w:rPr>
        <w:t>ere</w:t>
      </w:r>
      <w:proofErr w:type="gramEnd"/>
      <w:r w:rsidRPr="00566A05">
        <w:rPr>
          <w:sz w:val="24"/>
          <w:szCs w:val="24"/>
        </w:rPr>
        <w:t xml:space="preserve"> not highly sensitive to changes in annual mortality </w:t>
      </w:r>
      <w:commentRangeStart w:id="296"/>
      <w:r w:rsidRPr="00566A05">
        <w:rPr>
          <w:sz w:val="24"/>
          <w:szCs w:val="24"/>
        </w:rPr>
        <w:t>rate (Figure S</w:t>
      </w:r>
      <w:ins w:id="297" w:author="Garcia, Sabrina (DFG)" w:date="2025-07-15T14:33:00Z" w16du:dateUtc="2025-07-15T22:33:00Z">
        <w:r w:rsidR="0051029B">
          <w:rPr>
            <w:sz w:val="24"/>
            <w:szCs w:val="24"/>
          </w:rPr>
          <w:t>6</w:t>
        </w:r>
      </w:ins>
      <w:del w:id="298" w:author="Garcia, Sabrina (DFG)" w:date="2025-07-15T14:33:00Z" w16du:dateUtc="2025-07-15T22:33:00Z">
        <w:r w:rsidRPr="00566A05" w:rsidDel="0051029B">
          <w:rPr>
            <w:sz w:val="24"/>
            <w:szCs w:val="24"/>
          </w:rPr>
          <w:delText>4</w:delText>
        </w:r>
      </w:del>
      <w:r w:rsidRPr="00566A05">
        <w:rPr>
          <w:sz w:val="24"/>
          <w:szCs w:val="24"/>
        </w:rPr>
        <w:t>).</w:t>
      </w:r>
      <w:commentRangeEnd w:id="296"/>
      <w:r w:rsidR="0051029B">
        <w:rPr>
          <w:rStyle w:val="CommentReference"/>
        </w:rPr>
        <w:commentReference w:id="296"/>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73C9B59D"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w:t>
      </w:r>
      <w:ins w:id="299" w:author="Garcia, Sabrina (DFG)" w:date="2025-07-16T15:48:00Z" w16du:dateUtc="2025-07-16T23:48:00Z">
        <w:r w:rsidR="00564DF5">
          <w:t xml:space="preserve"> </w:t>
        </w:r>
      </w:ins>
      <w:r w:rsidR="002A165C">
        <w:t>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w:t>
      </w:r>
      <w:commentRangeStart w:id="300"/>
      <w:r w:rsidR="005F74FB">
        <w:t xml:space="preserve">findings contribute to a growing body of evidence </w:t>
      </w:r>
      <w:commentRangeEnd w:id="300"/>
      <w:r w:rsidR="00564DF5">
        <w:rPr>
          <w:rStyle w:val="CommentReference"/>
        </w:rPr>
        <w:commentReference w:id="300"/>
      </w:r>
      <w:r w:rsidR="005F74FB">
        <w:t xml:space="preserve">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37B13D9B" w:rsidR="000C2B9E" w:rsidRPr="000B1F2A" w:rsidRDefault="00564DF5" w:rsidP="00526F5D">
      <w:pPr>
        <w:pStyle w:val="CommentText"/>
        <w:ind w:firstLine="720"/>
        <w:rPr>
          <w:sz w:val="24"/>
          <w:szCs w:val="24"/>
        </w:rPr>
      </w:pPr>
      <w:ins w:id="301" w:author="Garcia, Sabrina (DFG)" w:date="2025-07-16T15:50:00Z" w16du:dateUtc="2025-07-16T23:50:00Z">
        <w:r>
          <w:rPr>
            <w:sz w:val="24"/>
            <w:szCs w:val="24"/>
          </w:rPr>
          <w:t xml:space="preserve">By </w:t>
        </w:r>
      </w:ins>
      <w:del w:id="302" w:author="Garcia, Sabrina (DFG)" w:date="2025-07-16T15:50:00Z" w16du:dateUtc="2025-07-16T23:50:00Z">
        <w:r w:rsidR="00FA6B25" w:rsidDel="00564DF5">
          <w:rPr>
            <w:sz w:val="24"/>
            <w:szCs w:val="24"/>
          </w:rPr>
          <w:delText>E</w:delText>
        </w:r>
      </w:del>
      <w:ins w:id="303" w:author="Garcia, Sabrina (DFG)" w:date="2025-07-16T15:50:00Z" w16du:dateUtc="2025-07-16T23:50:00Z">
        <w:r>
          <w:rPr>
            <w:sz w:val="24"/>
            <w:szCs w:val="24"/>
          </w:rPr>
          <w:t>e</w:t>
        </w:r>
      </w:ins>
      <w:r w:rsidR="00526F5D" w:rsidRPr="00526F5D">
        <w:rPr>
          <w:sz w:val="24"/>
          <w:szCs w:val="24"/>
        </w:rPr>
        <w:t>xamin</w:t>
      </w:r>
      <w:r w:rsidR="00FA6B25">
        <w:rPr>
          <w:sz w:val="24"/>
          <w:szCs w:val="24"/>
        </w:rPr>
        <w:t>ing</w:t>
      </w:r>
      <w:r w:rsidR="00526F5D" w:rsidRPr="00526F5D">
        <w:rPr>
          <w:sz w:val="24"/>
          <w:szCs w:val="24"/>
        </w:rPr>
        <w:t xml:space="preserve"> factors hypothesized to affect Yukon River fall Chum salmon survival throughout their </w:t>
      </w:r>
      <w:r w:rsidR="00FA6B25">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w:t>
      </w:r>
      <w:commentRangeStart w:id="304"/>
      <w:r w:rsidR="00D50C03" w:rsidRPr="00526F5D">
        <w:rPr>
          <w:sz w:val="24"/>
          <w:szCs w:val="24"/>
        </w:rPr>
        <w:t xml:space="preserve">subadult </w:t>
      </w:r>
      <w:commentRangeEnd w:id="304"/>
      <w:r w:rsidR="00816DC9">
        <w:rPr>
          <w:rStyle w:val="CommentReference"/>
        </w:rPr>
        <w:commentReference w:id="304"/>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w:t>
      </w:r>
      <w:del w:id="305" w:author="Garcia, Sabrina (DFG)" w:date="2025-07-16T15:50:00Z" w16du:dateUtc="2025-07-16T23:50:00Z">
        <w:r w:rsidR="000B1F2A" w:rsidRPr="000B1F2A" w:rsidDel="00564DF5">
          <w:rPr>
            <w:sz w:val="24"/>
            <w:szCs w:val="24"/>
          </w:rPr>
          <w:delText>—the period before maturation and return to freshwater when</w:delText>
        </w:r>
      </w:del>
      <w:ins w:id="306" w:author="Garcia, Sabrina (DFG)" w:date="2025-07-16T15:50:00Z" w16du:dateUtc="2025-07-16T23:50:00Z">
        <w:r>
          <w:rPr>
            <w:sz w:val="24"/>
            <w:szCs w:val="24"/>
          </w:rPr>
          <w:t xml:space="preserve"> but before</w:t>
        </w:r>
      </w:ins>
      <w:r w:rsidR="000B1F2A" w:rsidRPr="000B1F2A">
        <w:rPr>
          <w:sz w:val="24"/>
          <w:szCs w:val="24"/>
        </w:rPr>
        <w:t xml:space="preserve"> they become vulnerable to terminal harvest</w:t>
      </w:r>
      <w:r w:rsidR="0040697C" w:rsidRPr="000B1F2A">
        <w:rPr>
          <w:sz w:val="24"/>
          <w:szCs w:val="24"/>
        </w:rPr>
        <w:t xml:space="preserve">. </w:t>
      </w:r>
      <w:commentRangeStart w:id="307"/>
      <w:r w:rsidR="0040697C" w:rsidRPr="000B1F2A">
        <w:rPr>
          <w:sz w:val="24"/>
          <w:szCs w:val="24"/>
        </w:rPr>
        <w:t>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commentRangeEnd w:id="307"/>
      <w:r w:rsidR="00011CE9">
        <w:rPr>
          <w:rStyle w:val="CommentReference"/>
        </w:rPr>
        <w:commentReference w:id="307"/>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0543AC6B"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w:t>
      </w:r>
      <w:ins w:id="308" w:author="Garcia, Sabrina (DFG)" w:date="2025-07-16T15:53:00Z" w16du:dateUtc="2025-07-16T23:53:00Z">
        <w:r w:rsidR="00C83723">
          <w:rPr>
            <w:sz w:val="24"/>
            <w:szCs w:val="24"/>
          </w:rPr>
          <w:t xml:space="preserve"> the entire range of</w:t>
        </w:r>
      </w:ins>
      <w:r w:rsidR="00240AE4" w:rsidRPr="00451F16">
        <w:rPr>
          <w:sz w:val="24"/>
          <w:szCs w:val="24"/>
        </w:rPr>
        <w:t xml:space="preserve"> 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w:t>
      </w:r>
      <w:ins w:id="309" w:author="Garcia, Sabrina (DFG)" w:date="2025-07-15T14:41:00Z" w16du:dateUtc="2025-07-15T22:41:00Z">
        <w:r w:rsidR="00C33709">
          <w:rPr>
            <w:sz w:val="24"/>
            <w:szCs w:val="24"/>
          </w:rPr>
          <w:t xml:space="preserve"> River</w:t>
        </w:r>
      </w:ins>
      <w:r w:rsidR="00240AE4" w:rsidRPr="00451F16">
        <w:rPr>
          <w:sz w:val="24"/>
          <w:szCs w:val="24"/>
        </w:rPr>
        <w:t xml:space="preserve"> that could cause significant egg </w:t>
      </w:r>
      <w:r w:rsidR="00240AE4" w:rsidRPr="00451F16">
        <w:rPr>
          <w:sz w:val="24"/>
          <w:szCs w:val="24"/>
        </w:rPr>
        <w:lastRenderedPageBreak/>
        <w:t>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commentRangeStart w:id="310"/>
      <w:r w:rsidR="00774313" w:rsidRPr="00892B26">
        <w:rPr>
          <w:sz w:val="24"/>
          <w:szCs w:val="24"/>
        </w:rPr>
        <w:t xml:space="preserve">could increase variability in this relationship. </w:t>
      </w:r>
      <w:commentRangeEnd w:id="310"/>
      <w:r w:rsidR="000316EB">
        <w:rPr>
          <w:rStyle w:val="CommentReference"/>
        </w:rPr>
        <w:commentReference w:id="310"/>
      </w:r>
    </w:p>
    <w:p w14:paraId="5FD3148C" w14:textId="1BBFFB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 xml:space="preserve">This </w:t>
      </w:r>
      <w:del w:id="311" w:author="Garcia, Sabrina (DFG)" w:date="2025-07-15T14:41:00Z" w16du:dateUtc="2025-07-15T22:41:00Z">
        <w:r w:rsidR="002A165C" w:rsidRPr="0049769E" w:rsidDel="00C33709">
          <w:rPr>
            <w:sz w:val="24"/>
            <w:szCs w:val="24"/>
          </w:rPr>
          <w:delText xml:space="preserve">size </w:delText>
        </w:r>
      </w:del>
      <w:r w:rsidR="002A165C" w:rsidRPr="0049769E">
        <w:rPr>
          <w:sz w:val="24"/>
          <w:szCs w:val="24"/>
        </w:rPr>
        <w:t>decline</w:t>
      </w:r>
      <w:r w:rsidR="002A165C" w:rsidRPr="002A165C">
        <w:rPr>
          <w:sz w:val="24"/>
          <w:szCs w:val="24"/>
        </w:rPr>
        <w:t xml:space="preserve"> </w:t>
      </w:r>
      <w:ins w:id="312" w:author="Garcia, Sabrina (DFG)" w:date="2025-07-15T14:41:00Z" w16du:dateUtc="2025-07-15T22:41:00Z">
        <w:r w:rsidR="00C33709">
          <w:rPr>
            <w:sz w:val="24"/>
            <w:szCs w:val="24"/>
          </w:rPr>
          <w:t xml:space="preserve">in size </w:t>
        </w:r>
      </w:ins>
      <w:r w:rsidR="002A165C" w:rsidRPr="002A165C">
        <w:rPr>
          <w:sz w:val="24"/>
          <w:szCs w:val="24"/>
        </w:rPr>
        <w:t>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the coefficient for spawner size is no</w:t>
      </w:r>
      <w:ins w:id="313" w:author="Garcia, Sabrina (DFG)" w:date="2025-07-15T14:42:00Z" w16du:dateUtc="2025-07-15T22:42:00Z">
        <w:r w:rsidR="00C33709">
          <w:rPr>
            <w:sz w:val="24"/>
            <w:szCs w:val="24"/>
          </w:rPr>
          <w:t>t</w:t>
        </w:r>
      </w:ins>
      <w:r w:rsidRPr="007F4B3D">
        <w:rPr>
          <w:sz w:val="24"/>
          <w:szCs w:val="24"/>
        </w:rPr>
        <w:t xml:space="preserve">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commentRangeStart w:id="314"/>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commentRangeEnd w:id="314"/>
      <w:r w:rsidR="00C33709">
        <w:rPr>
          <w:rStyle w:val="CommentReference"/>
        </w:rPr>
        <w:commentReference w:id="314"/>
      </w:r>
    </w:p>
    <w:p w14:paraId="42559F73" w14:textId="5561AA6A"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w:t>
      </w:r>
      <w:ins w:id="315" w:author="Garcia, Sabrina (DFG)" w:date="2025-07-16T15:56:00Z" w16du:dateUtc="2025-07-16T23:56:00Z">
        <w:r w:rsidR="00156463">
          <w:rPr>
            <w:sz w:val="24"/>
            <w:szCs w:val="24"/>
          </w:rPr>
          <w:t xml:space="preserve"> (Murphy et al. 2025)</w:t>
        </w:r>
      </w:ins>
      <w:r w:rsidRPr="00892B26">
        <w:rPr>
          <w:sz w:val="24"/>
          <w:szCs w:val="24"/>
        </w:rPr>
        <w:t xml:space="preserve">. However, this relationship breaks down for juvenile </w:t>
      </w:r>
      <w:r w:rsidR="005A3A53">
        <w:rPr>
          <w:sz w:val="24"/>
          <w:szCs w:val="24"/>
        </w:rPr>
        <w:t>Chum</w:t>
      </w:r>
      <w:r w:rsidRPr="00892B26">
        <w:rPr>
          <w:sz w:val="24"/>
          <w:szCs w:val="24"/>
        </w:rPr>
        <w:t xml:space="preserve"> salmon in the Bering Sea</w:t>
      </w:r>
      <w:ins w:id="316" w:author="Garcia, Sabrina (DFG)" w:date="2025-07-15T14:48:00Z" w16du:dateUtc="2025-07-15T22:48:00Z">
        <w:r w:rsidR="00C33709">
          <w:rPr>
            <w:sz w:val="24"/>
            <w:szCs w:val="24"/>
          </w:rPr>
          <w:t xml:space="preserve"> as</w:t>
        </w:r>
      </w:ins>
      <w:del w:id="317" w:author="Garcia, Sabrina (DFG)" w:date="2025-07-15T14:48:00Z" w16du:dateUtc="2025-07-15T22:48:00Z">
        <w:r w:rsidRPr="00892B26" w:rsidDel="00C33709">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w:t>
      </w:r>
      <w:del w:id="318" w:author="Garcia, Sabrina (DFG)" w:date="2025-07-15T14:49:00Z" w16du:dateUtc="2025-07-15T22:49:00Z">
        <w:r w:rsidR="00D329D0" w:rsidDel="00C33709">
          <w:rPr>
            <w:sz w:val="24"/>
            <w:szCs w:val="24"/>
          </w:rPr>
          <w:delText>exists</w:delText>
        </w:r>
        <w:r w:rsidRPr="00892B26" w:rsidDel="00C33709">
          <w:rPr>
            <w:sz w:val="24"/>
            <w:szCs w:val="24"/>
          </w:rPr>
          <w:delText xml:space="preserve"> </w:delText>
        </w:r>
      </w:del>
      <w:ins w:id="319" w:author="Garcia, Sabrina (DFG)" w:date="2025-07-15T14:49:00Z" w16du:dateUtc="2025-07-15T22:49:00Z">
        <w:r w:rsidR="00C33709">
          <w:rPr>
            <w:sz w:val="24"/>
            <w:szCs w:val="24"/>
          </w:rPr>
          <w:t>is</w:t>
        </w:r>
        <w:r w:rsidR="00C33709" w:rsidRPr="00892B26">
          <w:rPr>
            <w:sz w:val="24"/>
            <w:szCs w:val="24"/>
          </w:rPr>
          <w:t xml:space="preserve"> </w:t>
        </w:r>
      </w:ins>
      <w:r w:rsidRPr="00892B26">
        <w:rPr>
          <w:sz w:val="24"/>
          <w:szCs w:val="24"/>
        </w:rPr>
        <w:t>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t>
      </w:r>
      <w:del w:id="320" w:author="Garcia, Sabrina (DFG)" w:date="2025-07-16T15:57:00Z" w16du:dateUtc="2025-07-16T23:57:00Z">
        <w:r w:rsidR="00EA0212" w:rsidDel="00156463">
          <w:rPr>
            <w:sz w:val="24"/>
            <w:szCs w:val="24"/>
          </w:rPr>
          <w:delText xml:space="preserve">with </w:delText>
        </w:r>
        <w:r w:rsidR="00C73B9E" w:rsidDel="00156463">
          <w:rPr>
            <w:sz w:val="24"/>
            <w:szCs w:val="24"/>
          </w:rPr>
          <w:delText xml:space="preserve">survival after juvenile surveys indexing Yukon River </w:delText>
        </w:r>
        <w:r w:rsidR="005A3A53" w:rsidDel="00156463">
          <w:rPr>
            <w:sz w:val="24"/>
            <w:szCs w:val="24"/>
          </w:rPr>
          <w:delText>Chum</w:delText>
        </w:r>
        <w:r w:rsidR="00C73B9E" w:rsidDel="00156463">
          <w:rPr>
            <w:sz w:val="24"/>
            <w:szCs w:val="24"/>
          </w:rPr>
          <w:delText xml:space="preserve"> salmon during their first fall in the ocean</w:delText>
        </w:r>
      </w:del>
      <w:ins w:id="321" w:author="Garcia, Sabrina (DFG)" w:date="2025-07-16T15:57:00Z" w16du:dateUtc="2025-07-16T23:57:00Z">
        <w:r w:rsidR="00156463">
          <w:rPr>
            <w:sz w:val="24"/>
            <w:szCs w:val="24"/>
          </w:rPr>
          <w:t xml:space="preserve">with survival in the same </w:t>
        </w:r>
      </w:ins>
      <w:ins w:id="322" w:author="Garcia, Sabrina (DFG)" w:date="2025-07-16T15:58:00Z" w16du:dateUtc="2025-07-16T23:58:00Z">
        <w:r w:rsidR="00156463">
          <w:rPr>
            <w:sz w:val="24"/>
            <w:szCs w:val="24"/>
          </w:rPr>
          <w:t>period</w:t>
        </w:r>
      </w:ins>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E022A6">
        <w:rPr>
          <w:sz w:val="24"/>
          <w:szCs w:val="24"/>
        </w:rPr>
        <w:t>36.22</w:t>
      </w:r>
      <w:r w:rsidR="00211C57" w:rsidRPr="00211C57">
        <w:rPr>
          <w:sz w:val="24"/>
          <w:szCs w:val="24"/>
        </w:rPr>
        <w:t>%</w:t>
      </w:r>
      <w:r w:rsidR="003E30EB" w:rsidRPr="00211C57">
        <w:rPr>
          <w:sz w:val="24"/>
          <w:szCs w:val="24"/>
        </w:rPr>
        <w:t xml:space="preserve"> (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w:t>
      </w:r>
      <w:ins w:id="323" w:author="Garcia, Sabrina (DFG)" w:date="2025-07-16T16:00:00Z" w16du:dateUtc="2025-07-17T00:00:00Z">
        <w:r w:rsidR="0046405C">
          <w:rPr>
            <w:sz w:val="24"/>
            <w:szCs w:val="24"/>
          </w:rPr>
          <w:t xml:space="preserve"> </w:t>
        </w:r>
      </w:ins>
      <w:r w:rsidR="007F4B3D">
        <w:rPr>
          <w:sz w:val="24"/>
          <w:szCs w:val="24"/>
        </w:rPr>
        <w:t xml:space="preserve">series that captured brood years used in this study. </w:t>
      </w:r>
      <w:commentRangeStart w:id="324"/>
      <w:r w:rsidR="007F4B3D">
        <w:rPr>
          <w:sz w:val="24"/>
          <w:szCs w:val="24"/>
        </w:rPr>
        <w:t>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 xml:space="preserve">direct proxy for </w:t>
      </w:r>
      <w:proofErr w:type="gramStart"/>
      <w:r w:rsidR="00830DCE">
        <w:rPr>
          <w:sz w:val="24"/>
          <w:szCs w:val="24"/>
        </w:rPr>
        <w:t>condition</w:t>
      </w:r>
      <w:proofErr w:type="gramEnd"/>
      <w:r w:rsidR="00830DCE">
        <w:rPr>
          <w:sz w:val="24"/>
          <w:szCs w:val="24"/>
        </w:rPr>
        <w:t xml:space="preserve">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commentRangeEnd w:id="324"/>
      <w:r w:rsidR="00C33709">
        <w:rPr>
          <w:rStyle w:val="CommentReference"/>
        </w:rPr>
        <w:commentReference w:id="324"/>
      </w:r>
    </w:p>
    <w:p w14:paraId="1AD72640" w14:textId="19CAFD78"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w:t>
      </w:r>
      <w:del w:id="325" w:author="Garcia, Sabrina (DFG)" w:date="2025-07-15T14:53:00Z" w16du:dateUtc="2025-07-15T22:53:00Z">
        <w:r w:rsidR="0020019D" w:rsidDel="00C32B55">
          <w:rPr>
            <w:sz w:val="24"/>
            <w:szCs w:val="24"/>
          </w:rPr>
          <w:delText xml:space="preserve">productivity </w:delText>
        </w:r>
      </w:del>
      <w:ins w:id="326" w:author="Garcia, Sabrina (DFG)" w:date="2025-07-16T16:02:00Z" w16du:dateUtc="2025-07-17T00:02:00Z">
        <w:r w:rsidR="00B24CE9">
          <w:rPr>
            <w:sz w:val="24"/>
            <w:szCs w:val="24"/>
          </w:rPr>
          <w:t xml:space="preserve">and </w:t>
        </w:r>
      </w:ins>
      <w:ins w:id="327" w:author="Garcia, Sabrina (DFG)" w:date="2025-07-15T14:53:00Z" w16du:dateUtc="2025-07-15T22:53:00Z">
        <w:r w:rsidR="00C32B55">
          <w:rPr>
            <w:sz w:val="24"/>
            <w:szCs w:val="24"/>
          </w:rPr>
          <w:t xml:space="preserve">survival </w:t>
        </w:r>
      </w:ins>
      <w:r w:rsidR="0020019D">
        <w:rPr>
          <w:sz w:val="24"/>
          <w:szCs w:val="24"/>
        </w:rPr>
        <w:t xml:space="preserve">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 xml:space="preserve">marine </w:t>
      </w:r>
      <w:del w:id="328" w:author="Garcia, Sabrina (DFG)" w:date="2025-07-16T16:02:00Z" w16du:dateUtc="2025-07-17T00:02:00Z">
        <w:r w:rsidR="0020019D" w:rsidRPr="00E022A6" w:rsidDel="00B24CE9">
          <w:rPr>
            <w:sz w:val="24"/>
            <w:szCs w:val="24"/>
          </w:rPr>
          <w:delText>productivity</w:delText>
        </w:r>
      </w:del>
      <w:ins w:id="329" w:author="Garcia, Sabrina (DFG)" w:date="2025-07-16T16:02:00Z" w16du:dateUtc="2025-07-17T00:02:00Z">
        <w:r w:rsidR="00B24CE9">
          <w:rPr>
            <w:sz w:val="24"/>
            <w:szCs w:val="24"/>
          </w:rPr>
          <w:t>survival</w:t>
        </w:r>
      </w:ins>
      <w:r w:rsidR="0020019D" w:rsidRPr="00E022A6">
        <w:rPr>
          <w:sz w:val="24"/>
          <w:szCs w:val="24"/>
        </w:rPr>
        <w:t xml:space="preserve">, where </w:t>
      </w:r>
      <w:r w:rsidR="0020019D" w:rsidRPr="00E022A6">
        <w:rPr>
          <w:sz w:val="24"/>
          <w:szCs w:val="24"/>
        </w:rPr>
        <w:lastRenderedPageBreak/>
        <w:t>increases in marine temperature</w:t>
      </w:r>
      <w:r w:rsidR="00061961" w:rsidRPr="00E022A6">
        <w:rPr>
          <w:sz w:val="24"/>
          <w:szCs w:val="24"/>
        </w:rPr>
        <w:t xml:space="preserve"> (e.g. </w:t>
      </w:r>
      <w:commentRangeStart w:id="330"/>
      <w:r w:rsidR="00061961" w:rsidRPr="00E022A6">
        <w:rPr>
          <w:sz w:val="24"/>
          <w:szCs w:val="24"/>
        </w:rPr>
        <w:t xml:space="preserve">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w:t>
      </w:r>
      <w:commentRangeEnd w:id="330"/>
      <w:r w:rsidR="00C32B55">
        <w:rPr>
          <w:rStyle w:val="CommentReference"/>
        </w:rPr>
        <w:commentReference w:id="330"/>
      </w:r>
      <w:r w:rsidR="00061961" w:rsidRPr="00E022A6">
        <w:rPr>
          <w:sz w:val="24"/>
          <w:szCs w:val="24"/>
        </w:rPr>
        <w:t>)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w:t>
      </w:r>
      <w:del w:id="331" w:author="Garcia, Sabrina (DFG)" w:date="2025-07-15T14:55:00Z" w16du:dateUtc="2025-07-15T22:55:00Z">
        <w:r w:rsidR="0020019D" w:rsidRPr="00C01805" w:rsidDel="00C32B55">
          <w:rPr>
            <w:sz w:val="24"/>
            <w:szCs w:val="24"/>
          </w:rPr>
          <w:delText xml:space="preserve"> </w:delText>
        </w:r>
      </w:del>
      <w:r w:rsidR="0020019D" w:rsidRPr="00C01805">
        <w:rPr>
          <w:sz w:val="24"/>
          <w:szCs w:val="24"/>
        </w:rPr>
        <w:t xml:space="preserve">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7C61199D"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w:t>
      </w:r>
      <w:del w:id="332" w:author="Garcia, Sabrina (DFG)" w:date="2025-07-16T16:03:00Z" w16du:dateUtc="2025-07-17T00:03:00Z">
        <w:r w:rsidR="0001098A" w:rsidRPr="00FB7612" w:rsidDel="00B24CE9">
          <w:rPr>
            <w:sz w:val="24"/>
            <w:szCs w:val="24"/>
          </w:rPr>
          <w:delText xml:space="preserve">has </w:delText>
        </w:r>
        <w:r w:rsidR="0083749F" w:rsidRPr="00FB7612" w:rsidDel="00B24CE9">
          <w:rPr>
            <w:sz w:val="24"/>
            <w:szCs w:val="24"/>
          </w:rPr>
          <w:delText>previously been shown to</w:delText>
        </w:r>
      </w:del>
      <w:ins w:id="333" w:author="Garcia, Sabrina (DFG)" w:date="2025-07-16T16:03:00Z" w16du:dateUtc="2025-07-17T00:03:00Z">
        <w:r w:rsidR="00B24CE9">
          <w:rPr>
            <w:sz w:val="24"/>
            <w:szCs w:val="24"/>
          </w:rPr>
          <w:t>was</w:t>
        </w:r>
      </w:ins>
      <w:r w:rsidR="0083749F" w:rsidRPr="00FB7612">
        <w:rPr>
          <w:sz w:val="24"/>
          <w:szCs w:val="24"/>
        </w:rPr>
        <w:t xml:space="preserve"> negatively correlate</w:t>
      </w:r>
      <w:ins w:id="334" w:author="Garcia, Sabrina (DFG)" w:date="2025-07-16T16:03:00Z" w16du:dateUtc="2025-07-17T00:03:00Z">
        <w:r w:rsidR="00B24CE9">
          <w:rPr>
            <w:sz w:val="24"/>
            <w:szCs w:val="24"/>
          </w:rPr>
          <w:t>d</w:t>
        </w:r>
      </w:ins>
      <w:r w:rsidR="0083749F" w:rsidRPr="00FB7612">
        <w:rPr>
          <w:sz w:val="24"/>
          <w:szCs w:val="24"/>
        </w:rPr>
        <w:t xml:space="preserv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commentRangeStart w:id="335"/>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commentRangeEnd w:id="335"/>
      <w:r w:rsidR="00B24CE9">
        <w:rPr>
          <w:rStyle w:val="CommentReference"/>
        </w:rPr>
        <w:commentReference w:id="335"/>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4FD60255"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w:t>
      </w:r>
      <w:ins w:id="336" w:author="Garcia, Sabrina (DFG)" w:date="2025-07-15T14:58:00Z" w16du:dateUtc="2025-07-15T22:58:00Z">
        <w:r w:rsidR="00F54ADA">
          <w:rPr>
            <w:sz w:val="24"/>
            <w:szCs w:val="24"/>
          </w:rPr>
          <w:t>i</w:t>
        </w:r>
      </w:ins>
      <w:del w:id="337" w:author="Garcia, Sabrina (DFG)" w:date="2025-07-15T14:58:00Z" w16du:dateUtc="2025-07-15T22:58:00Z">
        <w:r w:rsidR="00E871FA" w:rsidRPr="00A70FCA" w:rsidDel="00F54ADA">
          <w:rPr>
            <w:sz w:val="24"/>
            <w:szCs w:val="24"/>
          </w:rPr>
          <w:delText>I</w:delText>
        </w:r>
      </w:del>
      <w:r w:rsidR="00E871FA" w:rsidRPr="00A70FCA">
        <w:rPr>
          <w:sz w:val="24"/>
          <w:szCs w:val="24"/>
        </w:rPr>
        <w:t>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w:t>
      </w:r>
      <w:ins w:id="338" w:author="Garcia, Sabrina (DFG)" w:date="2025-07-16T16:05:00Z" w16du:dateUtc="2025-07-17T00:05:00Z">
        <w:r w:rsidR="00B24CE9">
          <w:rPr>
            <w:rFonts w:eastAsiaTheme="minorHAnsi"/>
            <w:color w:val="000000" w:themeColor="text1"/>
            <w:sz w:val="24"/>
            <w:szCs w:val="24"/>
          </w:rPr>
          <w:t xml:space="preserve"> </w:t>
        </w:r>
      </w:ins>
      <w:r w:rsidR="00E871FA" w:rsidRPr="00E871FA">
        <w:rPr>
          <w:rFonts w:eastAsiaTheme="minorHAnsi"/>
          <w:color w:val="000000" w:themeColor="text1"/>
          <w:sz w:val="24"/>
          <w:szCs w:val="24"/>
        </w:rPr>
        <w:t>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02BA0868" w:rsidR="002F6207" w:rsidRDefault="005D2EC2" w:rsidP="001C726B">
      <w:pPr>
        <w:pStyle w:val="CommentText"/>
        <w:ind w:firstLine="720"/>
        <w:rPr>
          <w:sz w:val="24"/>
          <w:szCs w:val="24"/>
        </w:rPr>
      </w:pPr>
      <w:commentRangeStart w:id="339"/>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commentRangeEnd w:id="339"/>
      <w:r w:rsidR="00B24CE9">
        <w:rPr>
          <w:rStyle w:val="CommentReference"/>
        </w:rPr>
        <w:commentReference w:id="339"/>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t>
      </w:r>
      <w:r w:rsidR="00DB5FF6">
        <w:rPr>
          <w:sz w:val="24"/>
          <w:szCs w:val="24"/>
        </w:rPr>
        <w:lastRenderedPageBreak/>
        <w:t xml:space="preserve">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C88CC3A" w:rsidR="004E36E9" w:rsidRPr="004E36E9" w:rsidRDefault="00027BFA" w:rsidP="000F29B4">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r w:rsidR="004E36E9" w:rsidRPr="004E36E9">
        <w:rPr>
          <w:color w:val="222222"/>
          <w:sz w:val="24"/>
          <w:szCs w:val="24"/>
          <w:shd w:val="clear" w:color="auto" w:fill="FFFFFF"/>
        </w:rPr>
        <w:t xml:space="preserve">Hamachan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del w:id="340" w:author="Garcia, Sabrina (DFG)" w:date="2025-07-15T11:34:00Z" w16du:dateUtc="2025-07-15T19:34:00Z">
        <w:r w:rsidR="00754A3F" w:rsidDel="005C1F5E">
          <w:rPr>
            <w:color w:val="222222"/>
            <w:sz w:val="24"/>
            <w:szCs w:val="24"/>
            <w:shd w:val="clear" w:color="auto" w:fill="FFFFFF"/>
          </w:rPr>
          <w:delText>Strausberger</w:delText>
        </w:r>
        <w:r w:rsidR="004E36E9" w:rsidDel="005C1F5E">
          <w:rPr>
            <w:color w:val="222222"/>
            <w:sz w:val="24"/>
            <w:szCs w:val="24"/>
            <w:shd w:val="clear" w:color="auto" w:fill="FFFFFF"/>
          </w:rPr>
          <w:delText xml:space="preserve"> </w:delText>
        </w:r>
      </w:del>
      <w:ins w:id="341" w:author="Garcia, Sabrina (DFG)" w:date="2025-07-15T11:34:00Z" w16du:dateUtc="2025-07-15T19:34:00Z">
        <w:r w:rsidR="005C1F5E">
          <w:rPr>
            <w:color w:val="222222"/>
            <w:sz w:val="24"/>
            <w:szCs w:val="24"/>
            <w:shd w:val="clear" w:color="auto" w:fill="FFFFFF"/>
          </w:rPr>
          <w:t xml:space="preserve">Strasburger </w:t>
        </w:r>
      </w:ins>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age and length</w:t>
      </w:r>
      <w:del w:id="342" w:author="Garcia, Sabrina (DFG)" w:date="2025-07-15T15:00:00Z" w16du:dateUtc="2025-07-15T23:00:00Z">
        <w:r w:rsidDel="00F54ADA">
          <w:delText>s</w:delText>
        </w:r>
      </w:del>
      <w:r>
        <w:t xml:space="preserve">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69F3EA" w14:textId="77777777" w:rsidR="00034EDD" w:rsidRPr="00034EDD" w:rsidRDefault="00AC2C20" w:rsidP="00034EDD">
      <w:pPr>
        <w:pStyle w:val="Bibliography"/>
      </w:pPr>
      <w:r w:rsidRPr="00343D1F">
        <w:fldChar w:fldCharType="begin"/>
      </w:r>
      <w:r w:rsidR="00E02DE2">
        <w:instrText xml:space="preserve"> ADDIN ZOTERO_BIBL {"uncited":[],"omitted":[],"custom":[]} CSL_BIBLIOGRAPHY </w:instrText>
      </w:r>
      <w:r w:rsidRPr="00343D1F">
        <w:fldChar w:fldCharType="separate"/>
      </w:r>
      <w:r w:rsidR="00034EDD" w:rsidRPr="00034EDD">
        <w:t>Alaska Department of Fish and Game (2024) ASL - Age Sex Length Database.</w:t>
      </w:r>
    </w:p>
    <w:p w14:paraId="14BF5BF6" w14:textId="77777777" w:rsidR="00034EDD" w:rsidRPr="00034EDD" w:rsidRDefault="00034EDD" w:rsidP="00034EDD">
      <w:pPr>
        <w:pStyle w:val="Bibliography"/>
      </w:pPr>
      <w:r w:rsidRPr="00034EDD">
        <w:t>Alliance for a Just Society, Council of Athabascan Tribal Governments (2013) Survival Denied.</w:t>
      </w:r>
    </w:p>
    <w:p w14:paraId="0C379AE7" w14:textId="77777777" w:rsidR="00034EDD" w:rsidRPr="00034EDD" w:rsidRDefault="00034EDD" w:rsidP="00034EDD">
      <w:pPr>
        <w:pStyle w:val="Bibliography"/>
      </w:pPr>
      <w:r w:rsidRPr="00034EDD">
        <w:t>Beacham TD, Murray CB, Withler RE (1988) Age, morphology, developmental biology, and biochemical genetic variation of Yukon River fall chum salmon, Oncorhynchus keta, and comparisons with British Columbia populations. Fishery Bulletin.</w:t>
      </w:r>
    </w:p>
    <w:p w14:paraId="4C3E3BAD" w14:textId="77777777" w:rsidR="00034EDD" w:rsidRPr="00034EDD" w:rsidRDefault="00034EDD" w:rsidP="00034EDD">
      <w:pPr>
        <w:pStyle w:val="Bibliography"/>
      </w:pPr>
      <w:r w:rsidRPr="00034EDD">
        <w:t>Beamish RJ (2018) The Ocean Ecology of Pacific Salmon and Trout. American Fisheries Society, Bethesda Maryland.</w:t>
      </w:r>
    </w:p>
    <w:p w14:paraId="0A8438B0" w14:textId="77777777" w:rsidR="00034EDD" w:rsidRPr="00034EDD" w:rsidRDefault="00034EDD" w:rsidP="00034EDD">
      <w:pPr>
        <w:pStyle w:val="Bibliography"/>
      </w:pPr>
      <w:r w:rsidRPr="00034EDD">
        <w:t>Beamish RJ, Mahnken C (2001) A critical size and period hypothesis to explain natural regulation of salmon abundance and the linkage to climate and climate change. Progress in Oceanography 49:423–437.</w:t>
      </w:r>
    </w:p>
    <w:p w14:paraId="0D7F6D71" w14:textId="77777777" w:rsidR="00034EDD" w:rsidRPr="00034EDD" w:rsidRDefault="00034EDD" w:rsidP="00034EDD">
      <w:pPr>
        <w:pStyle w:val="Bibliography"/>
      </w:pPr>
      <w:r w:rsidRPr="00034EDD">
        <w:t>Besbeas P, Freeman SN, Morgan BJT, Catchpole EA (2002) Integrating Mark–Recapture–Recovery and Census Data to Estimate Animal Abundance and Demographic Parameters. Biometrics 58:540–547.</w:t>
      </w:r>
    </w:p>
    <w:p w14:paraId="6C962FAF" w14:textId="77777777" w:rsidR="00034EDD" w:rsidRPr="00034EDD" w:rsidRDefault="00034EDD" w:rsidP="00034EDD">
      <w:pPr>
        <w:pStyle w:val="Bibliography"/>
      </w:pPr>
      <w:r w:rsidRPr="00034EDD">
        <w:t>Brooks SP, Gelman A (1998) General Methods for Monitoring Convergence of Iterative Simulations. Journal of Computational and Graphical Statistics 7:434–455.</w:t>
      </w:r>
    </w:p>
    <w:p w14:paraId="58B05026" w14:textId="77777777" w:rsidR="00034EDD" w:rsidRPr="00034EDD" w:rsidRDefault="00034EDD" w:rsidP="00034EDD">
      <w:pPr>
        <w:pStyle w:val="Bibliography"/>
      </w:pPr>
      <w:r w:rsidRPr="00034EDD">
        <w:t>Burril SE, Zimmerman CE, Finn JE (2010) Characteristics of fall chum salmon spawning habitat on a mainstem river in Interior Alaska. U.S. Geological Survey.</w:t>
      </w:r>
    </w:p>
    <w:p w14:paraId="7EFF9A24" w14:textId="77777777" w:rsidR="00034EDD" w:rsidRPr="00034EDD" w:rsidRDefault="00034EDD" w:rsidP="00034EDD">
      <w:pPr>
        <w:pStyle w:val="Bibliography"/>
      </w:pPr>
      <w:r w:rsidRPr="00034EDD">
        <w:t>Carpenter B, Gelman A, Hoffman MD, Lee D, Goodrich B, Betancourt M, Brubaker MA, Guo J, Li P, Riddell A (2017) Stan: A Probabilistic Programming Language. J Stat Softw 76:1.</w:t>
      </w:r>
    </w:p>
    <w:p w14:paraId="2EC95D33" w14:textId="77777777" w:rsidR="00034EDD" w:rsidRPr="00034EDD" w:rsidRDefault="00034EDD" w:rsidP="00034EDD">
      <w:pPr>
        <w:pStyle w:val="Bibliography"/>
      </w:pPr>
      <w:r w:rsidRPr="00034EDD">
        <w:t>Connors B, Ruggerone GT, Irvine JR (2025) Adapting management of Pacific salmon to a warming and more crowded ocean. ICES Journal of Marine Science 82:fsae135.</w:t>
      </w:r>
    </w:p>
    <w:p w14:paraId="7E094C9C" w14:textId="77777777" w:rsidR="00034EDD" w:rsidRPr="00034EDD" w:rsidRDefault="00034EDD" w:rsidP="00034EDD">
      <w:pPr>
        <w:pStyle w:val="Bibliography"/>
      </w:pPr>
      <w:r w:rsidRPr="00034EDD">
        <w:t>Crozier LG, Burke BJ, Chasco BE, Widener DL, Zabel RW (2021) Climate change threatens Chinook salmon throughout their life cycle. Commun Biol 4:1–14.</w:t>
      </w:r>
    </w:p>
    <w:p w14:paraId="45CCE9C4" w14:textId="77777777" w:rsidR="00034EDD" w:rsidRPr="00034EDD" w:rsidRDefault="00034EDD" w:rsidP="00034EDD">
      <w:pPr>
        <w:pStyle w:val="Bibliography"/>
      </w:pPr>
      <w:r w:rsidRPr="00034EDD">
        <w:t>Cunningham CJ, Westley PAH, Adkison MD (2018) Signals of large scale climate drivers, hatchery enhancement, and marine factors in Yukon River Chinook salmon survival revealed with a Bayesian life history model. Global Change Biology 24:4399–4416.</w:t>
      </w:r>
    </w:p>
    <w:p w14:paraId="6130F006" w14:textId="77777777" w:rsidR="00034EDD" w:rsidRPr="00034EDD" w:rsidRDefault="00034EDD" w:rsidP="00034EDD">
      <w:pPr>
        <w:pStyle w:val="Bibliography"/>
      </w:pPr>
      <w:r w:rsidRPr="00034EDD">
        <w:t>DeFilippo LB, Buehrens TW, Scheuerell M, Kendall NW, Schindler DE (2021) Improving short-term recruitment forecasts for coho salmon using a spatiotemporal integrated population model. Fisheries Research 242:106014.</w:t>
      </w:r>
    </w:p>
    <w:p w14:paraId="2D74FEA2" w14:textId="77777777" w:rsidR="00034EDD" w:rsidRPr="00034EDD" w:rsidRDefault="00034EDD" w:rsidP="00034EDD">
      <w:pPr>
        <w:pStyle w:val="Bibliography"/>
      </w:pPr>
      <w:r w:rsidRPr="00034EDD">
        <w:t>Farley E, Yasumiishi E, Murphy J, Strasburger W, Sewall F, Howard K, Garcia S, Moss J (2024) Critical periods in the marine life history of juvenile western Alaska chum salmon in a changing climate. Mar Ecol Prog Ser 726:149–160.</w:t>
      </w:r>
    </w:p>
    <w:p w14:paraId="7C594844" w14:textId="77777777" w:rsidR="00034EDD" w:rsidRPr="00034EDD" w:rsidRDefault="00034EDD" w:rsidP="00034EDD">
      <w:pPr>
        <w:pStyle w:val="Bibliography"/>
      </w:pPr>
      <w:r w:rsidRPr="00034EDD">
        <w:lastRenderedPageBreak/>
        <w:t>Farley EV, Moss JH (2009) Growth Rate Potential of Juvenile Chum Salmon on the Eastern Bering Sea Shelf: an Assessment of Salmon Carrying Capacity.</w:t>
      </w:r>
    </w:p>
    <w:p w14:paraId="08365A7C" w14:textId="77777777" w:rsidR="00034EDD" w:rsidRPr="00034EDD" w:rsidRDefault="00034EDD" w:rsidP="00034EDD">
      <w:pPr>
        <w:pStyle w:val="Bibliography"/>
      </w:pPr>
      <w:r w:rsidRPr="00034EDD">
        <w:t>Farley Jr EV, Moss JH, Beamish RJ (2007) A review of the critical size, critical period hypothesis for juvenile Pacific salmon. North Pacific Anadromous Fish Commission Bulletin 4:pp.311-317.</w:t>
      </w:r>
    </w:p>
    <w:p w14:paraId="2839EB3D" w14:textId="77777777" w:rsidR="00034EDD" w:rsidRPr="00034EDD" w:rsidRDefault="00034EDD" w:rsidP="00034EDD">
      <w:pPr>
        <w:pStyle w:val="Bibliography"/>
      </w:pPr>
      <w:r w:rsidRPr="00034ED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510252BC" w14:textId="77777777" w:rsidR="00034EDD" w:rsidRPr="00034EDD" w:rsidRDefault="00034EDD" w:rsidP="00034EDD">
      <w:pPr>
        <w:pStyle w:val="Bibliography"/>
      </w:pPr>
      <w:r w:rsidRPr="00034EDD">
        <w:t>Fleischman SJ, Borba BM (2009) Escapement estimation, spawner-recruit analysis, and escapement goal recommendation for fall chum salmon in the Yukon River drainage. Alaska Department of Fish and Game, Fishery Manuscript Series 09–08.</w:t>
      </w:r>
    </w:p>
    <w:p w14:paraId="612CCC63" w14:textId="77777777" w:rsidR="00034EDD" w:rsidRPr="00034EDD" w:rsidRDefault="00034EDD" w:rsidP="00034EDD">
      <w:pPr>
        <w:pStyle w:val="Bibliography"/>
      </w:pPr>
      <w:r w:rsidRPr="00034EDD">
        <w:t>Freshwater C, Duguid WDP, Juanes F, McKinnell S (2023) A century long time series reveals large declines and greater synchrony in Nass River sockeye salmon size-at-age. Can J Fish Aquat Sci.</w:t>
      </w:r>
    </w:p>
    <w:p w14:paraId="0EA9E6DB" w14:textId="77777777" w:rsidR="00034EDD" w:rsidRPr="00034EDD" w:rsidRDefault="00034EDD" w:rsidP="00034EDD">
      <w:pPr>
        <w:pStyle w:val="Bibliography"/>
      </w:pPr>
      <w:r w:rsidRPr="00034EDD">
        <w:t>Frost TJ, Yasumiishi EM, Agler BA, Adkison MD, McPhee MV (2021) Density-dependent effects of eastern Kamchatka pink salmon (Oncorhynchus gorbuscha) and Japanese chum salmon (O. keta) on age-specific growth of western Alaska chum salmon. Fisheries Oceanography 30:99–109.</w:t>
      </w:r>
    </w:p>
    <w:p w14:paraId="270A20D3" w14:textId="77777777" w:rsidR="00034EDD" w:rsidRPr="00034EDD" w:rsidRDefault="00034EDD" w:rsidP="00034EDD">
      <w:pPr>
        <w:pStyle w:val="Bibliography"/>
      </w:pPr>
      <w:r w:rsidRPr="00034EDD">
        <w:t>Garzke J, Forster I, Graham C, Costalago D, Hunt BPV (2023) Future climate change-related decreases in food quality may affect juvenile Chinook salmon growth and survival. Marine Environmental Research 191:106171.</w:t>
      </w:r>
    </w:p>
    <w:p w14:paraId="4A99FA25" w14:textId="77777777" w:rsidR="00034EDD" w:rsidRPr="00034EDD" w:rsidRDefault="00034EDD" w:rsidP="00034EDD">
      <w:pPr>
        <w:pStyle w:val="Bibliography"/>
      </w:pPr>
      <w:r w:rsidRPr="00034EDD">
        <w:t>Gilk SE, Molyneaux DB, Hamazaki T, Pawluk JA, Templin WD (2009) Biological and Genetic Characteristics of Fall and Summer Chum Salmon in the Kuskokwim River, Alaska. 70:161–179.</w:t>
      </w:r>
    </w:p>
    <w:p w14:paraId="101E3FD3" w14:textId="77777777" w:rsidR="00034EDD" w:rsidRPr="00034EDD" w:rsidRDefault="00034EDD" w:rsidP="00034EDD">
      <w:pPr>
        <w:pStyle w:val="Bibliography"/>
      </w:pPr>
      <w:r w:rsidRPr="00034EDD">
        <w:t>Hilborn R (1985) Simplified Calculation of Optimum Spawning Stock Size from Ricker’s Stock Recruitment Curve. Can J Fish Aquat Sci 42:1833–1834.</w:t>
      </w:r>
    </w:p>
    <w:p w14:paraId="73834815" w14:textId="77777777" w:rsidR="00034EDD" w:rsidRPr="00034EDD" w:rsidRDefault="00034EDD" w:rsidP="00034EDD">
      <w:pPr>
        <w:pStyle w:val="Bibliography"/>
      </w:pPr>
      <w:r w:rsidRPr="00034ED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E7143F2" w14:textId="77777777" w:rsidR="00034EDD" w:rsidRPr="00034EDD" w:rsidRDefault="00034EDD" w:rsidP="00034EDD">
      <w:pPr>
        <w:pStyle w:val="Bibliography"/>
      </w:pPr>
      <w:r w:rsidRPr="00034EDD">
        <w:t>Holmes EE, Ward EJ, Scheuerell MD, Wills K (2024) Holmes EE, Ward EJ, Scheuerell MD, Wills K (2024). MARSS: Multivariate Autoregressive State-Space Modeling.</w:t>
      </w:r>
    </w:p>
    <w:p w14:paraId="2A484733" w14:textId="77777777" w:rsidR="00034EDD" w:rsidRPr="00034EDD" w:rsidRDefault="00034EDD" w:rsidP="00034EDD">
      <w:pPr>
        <w:pStyle w:val="Bibliography"/>
      </w:pPr>
      <w:r w:rsidRPr="00034EDD">
        <w:t>Howard KG, von Biela V (2023) Adult spawners: A critical period for subarctic Chinook salmon in a changing climate. Global Change Biology 29:1759–1773.</w:t>
      </w:r>
    </w:p>
    <w:p w14:paraId="31E0306B" w14:textId="77777777" w:rsidR="00034EDD" w:rsidRPr="00034EDD" w:rsidRDefault="00034EDD" w:rsidP="00034EDD">
      <w:pPr>
        <w:pStyle w:val="Bibliography"/>
      </w:pPr>
      <w:r w:rsidRPr="00034EDD">
        <w:t>Hutchinson WF (2008) The dangers of ignoring stock complexity in fishery management: the case of the North Sea cod. Biol Lett 4:693–695.</w:t>
      </w:r>
    </w:p>
    <w:p w14:paraId="00AE37E4" w14:textId="77777777" w:rsidR="00034EDD" w:rsidRPr="00034EDD" w:rsidRDefault="00034EDD" w:rsidP="00034EDD">
      <w:pPr>
        <w:pStyle w:val="Bibliography"/>
      </w:pPr>
      <w:r w:rsidRPr="00034EDD">
        <w:t>Ianelli J, Honkalehto T, Wassermann S, Lauffenburger N, McGilliard C, Siddon E (2023) Stock assessment for eastern Bering Sea walleye pollock. North Pacific Fishery Management Council, Anchorage, AK.</w:t>
      </w:r>
    </w:p>
    <w:p w14:paraId="36A2D017" w14:textId="77777777" w:rsidR="00034EDD" w:rsidRPr="00034EDD" w:rsidRDefault="00034EDD" w:rsidP="00034EDD">
      <w:pPr>
        <w:pStyle w:val="Bibliography"/>
      </w:pPr>
      <w:r w:rsidRPr="00034EDD">
        <w:t>Iino Y, Kitagawa T, Abe TK, Nagasaka T, Shimizu Y, Ota K, Kawashima T, Kawamura T (2022) Effect of food amount and temperature on growth rate and aerobic scope of juvenile chum salmon. Fish Sci 88:397–409.</w:t>
      </w:r>
    </w:p>
    <w:p w14:paraId="1F15C6EB" w14:textId="77777777" w:rsidR="00034EDD" w:rsidRPr="00034EDD" w:rsidRDefault="00034EDD" w:rsidP="00034EDD">
      <w:pPr>
        <w:pStyle w:val="Bibliography"/>
      </w:pPr>
      <w:r w:rsidRPr="00034EDD">
        <w:t>IPCC (2023) The Sixth Assessment Report of the Intergovernmental Panel on Climate Change, 1st ed. Cambridge University Press.</w:t>
      </w:r>
    </w:p>
    <w:p w14:paraId="217CEC08" w14:textId="77777777" w:rsidR="00034EDD" w:rsidRPr="00034EDD" w:rsidRDefault="00034EDD" w:rsidP="00034EDD">
      <w:pPr>
        <w:pStyle w:val="Bibliography"/>
      </w:pPr>
      <w:r w:rsidRPr="00034EDD">
        <w:lastRenderedPageBreak/>
        <w:t>Jallen DM, Gleason CM, Borba BM, West FW, Decker SKS (2022) Yukon River salmon stock status and salmon fisheries, 2022: A report to the Alaska Board of Fisheries, January 2023. Alaska Department of Fish and Game, Special Publication Anchorage No. 22-20.</w:t>
      </w:r>
    </w:p>
    <w:p w14:paraId="5077AD65" w14:textId="77777777" w:rsidR="00034EDD" w:rsidRPr="00034EDD" w:rsidRDefault="00034EDD" w:rsidP="00034EDD">
      <w:pPr>
        <w:pStyle w:val="Bibliography"/>
      </w:pPr>
      <w:r w:rsidRPr="00034EDD">
        <w:t>Kaga T, Sato S, Azumaya T, Davis N, Fukuwaka M (2013) Lipid content of chum salmon Oncorhynchus keta affected by pink salmon O. gorbuscha abundance in the central Bering Sea. Mar Ecol Prog Ser 478:211–221.</w:t>
      </w:r>
    </w:p>
    <w:p w14:paraId="1A43E844" w14:textId="77777777" w:rsidR="00034EDD" w:rsidRPr="00034EDD" w:rsidRDefault="00034EDD" w:rsidP="00034EDD">
      <w:pPr>
        <w:pStyle w:val="Bibliography"/>
      </w:pPr>
      <w:r w:rsidRPr="00034EDD">
        <w:t>Kallioinen N, Paananen T, Bürkner P, Vehtari A (2023) Detecting and diagnosing prior and likelihood sensitivity with power-scaling. Statistics and Computing 34.</w:t>
      </w:r>
    </w:p>
    <w:p w14:paraId="3A3233BF" w14:textId="77777777" w:rsidR="00034EDD" w:rsidRPr="00034EDD" w:rsidRDefault="00034EDD" w:rsidP="00034EDD">
      <w:pPr>
        <w:pStyle w:val="Bibliography"/>
      </w:pPr>
      <w:r w:rsidRPr="00034EDD">
        <w:t>Krueger CC, Zimmerman CE, American Fisheries Society (eds) (2009) Pacific salmon: ecology and management of western Alaska’s populations. American Fisheries Society, Bethesda, MD.</w:t>
      </w:r>
    </w:p>
    <w:p w14:paraId="32F80552" w14:textId="77777777" w:rsidR="00034EDD" w:rsidRPr="00034EDD" w:rsidRDefault="00034EDD" w:rsidP="00034EDD">
      <w:pPr>
        <w:pStyle w:val="Bibliography"/>
      </w:pPr>
      <w:r w:rsidRPr="00034EDD">
        <w:t>Litzow MA, Ciannelli L, Puerta P, Wettstein JJ, Rykaczewski RR, Opiekun M (2018) Non-stationary climate–salmon relationships in the Gulf of Alaska. Proc R Soc B 285:20181855.</w:t>
      </w:r>
    </w:p>
    <w:p w14:paraId="6FF0F9F2" w14:textId="77777777" w:rsidR="00034EDD" w:rsidRPr="00034EDD" w:rsidRDefault="00034EDD" w:rsidP="00034EDD">
      <w:pPr>
        <w:pStyle w:val="Bibliography"/>
      </w:pPr>
      <w:r w:rsidRPr="00034EDD">
        <w:t>Mackas DL, Batten S, Trudel M (2007) Effects on zooplankton of a warmer ocean: Recent evidence from the Northeast Pacific. Progress in Oceanography 75:223–252.</w:t>
      </w:r>
    </w:p>
    <w:p w14:paraId="0AB1ACFB" w14:textId="77777777" w:rsidR="00034EDD" w:rsidRPr="00034EDD" w:rsidRDefault="00034EDD" w:rsidP="00034EDD">
      <w:pPr>
        <w:pStyle w:val="Bibliography"/>
      </w:pPr>
      <w:r w:rsidRPr="00034EDD">
        <w:t>Miller KB, Weiss CM (2023) Disentangling Population Level Differences in Juvenile Migration Phenology for Three Species of Salmon on the Yukon River. JMSE 11:589.</w:t>
      </w:r>
    </w:p>
    <w:p w14:paraId="5D45DA98" w14:textId="77777777" w:rsidR="00034EDD" w:rsidRPr="00034EDD" w:rsidRDefault="00034EDD" w:rsidP="00034EDD">
      <w:pPr>
        <w:pStyle w:val="Bibliography"/>
      </w:pPr>
      <w:r w:rsidRPr="00034EDD">
        <w:t>Moss JH, Murphy JM, Farley EV, Eisner LB, Andrews AG (2009) Juvenile Pink and Chum Salmon Distribution, Diet, and Growth in the Northern Bering and Chukchi Seas. North Pacific Anadromous Fish Commission.</w:t>
      </w:r>
    </w:p>
    <w:p w14:paraId="5BDFE903" w14:textId="77777777" w:rsidR="00034EDD" w:rsidRPr="00034EDD" w:rsidRDefault="00034EDD" w:rsidP="00034EDD">
      <w:pPr>
        <w:pStyle w:val="Bibliography"/>
      </w:pPr>
      <w:r w:rsidRPr="00034EDD">
        <w:t>Moussalli E, Hilborn R (1986) Optimal Stock Size and Harvest Rate in Multistage Life History Models. Can J Fish Aquat Sci 43:135–141.</w:t>
      </w:r>
    </w:p>
    <w:p w14:paraId="37FAF23B" w14:textId="77777777" w:rsidR="00034EDD" w:rsidRPr="00034EDD" w:rsidRDefault="00034EDD" w:rsidP="00034EDD">
      <w:pPr>
        <w:pStyle w:val="Bibliography"/>
      </w:pPr>
      <w:r w:rsidRPr="00034EDD">
        <w:t>Mueter FJ, Pyper BJ, Peterman RM (2005) Relationships between Coastal Ocean Conditions and Survival Rates of Northeast Pacific Salmon at Multiple Lags. Transactions of the American Fisheries Society 134:105–119.</w:t>
      </w:r>
    </w:p>
    <w:p w14:paraId="312B889E" w14:textId="77777777" w:rsidR="00034EDD" w:rsidRPr="00034EDD" w:rsidRDefault="00034EDD" w:rsidP="00034EDD">
      <w:pPr>
        <w:pStyle w:val="Bibliography"/>
      </w:pPr>
      <w:r w:rsidRPr="00034EDD">
        <w:t>Murphy J, Dimond A, Cooper D, Garcia S, Lee L, Clark J, Pinchuk A, Reedy T, Miller K, Howard K, Ferguson J, Strasburger W, Labunski E, Farley E (2021) Northern Bering Sea ecosystem and surface trawl cruise report,. US Department of Commerce; NOAA Tech. Memo.</w:t>
      </w:r>
    </w:p>
    <w:p w14:paraId="6E24DE4D" w14:textId="77777777" w:rsidR="00034EDD" w:rsidRPr="00034EDD" w:rsidRDefault="00034EDD" w:rsidP="00034EDD">
      <w:pPr>
        <w:pStyle w:val="Bibliography"/>
      </w:pPr>
      <w:r w:rsidRPr="00034EDD">
        <w:t>Myers KW, Walker RV, Davis ND, Armstrong JL, Kaeriyama M (2009) High Seas Distribution, Biology, and Ecology of Arctic-Yukon-Kuskokwim Salmon: Direct Information from High Seas Tagging Experiments, 1954–2006. American Fisheries Society Symposium 70:201–239.</w:t>
      </w:r>
    </w:p>
    <w:p w14:paraId="17712610" w14:textId="77777777" w:rsidR="00034EDD" w:rsidRPr="00034EDD" w:rsidRDefault="00034EDD" w:rsidP="00034EDD">
      <w:pPr>
        <w:pStyle w:val="Bibliography"/>
      </w:pPr>
      <w:r w:rsidRPr="00034EDD">
        <w:t>National Marine Fisheries Service, Alaska Region (2024) Bering Sea Chum Salmon Bycatch Management Environmental Impact Statement. National Oceanic Atmospheric Administration, Alaska Region.</w:t>
      </w:r>
    </w:p>
    <w:p w14:paraId="6ACDF17A" w14:textId="77777777" w:rsidR="00034EDD" w:rsidRPr="00034EDD" w:rsidRDefault="00034EDD" w:rsidP="00034EDD">
      <w:pPr>
        <w:pStyle w:val="Bibliography"/>
      </w:pPr>
      <w:r w:rsidRPr="00034EDD">
        <w:t>Neuswanger JR, Wipfli MS, Evenson MJ, Hughes NF, Rosenberger AE (2015) Low productivity of Chinook salmon strongly correlates with high summer stream discharge in two Alaskan rivers in the Yukon drainage. Can J Fish Aquat Sci 72:1125–1137.</w:t>
      </w:r>
    </w:p>
    <w:p w14:paraId="79B5C1F7" w14:textId="77777777" w:rsidR="00034EDD" w:rsidRPr="00034EDD" w:rsidRDefault="00034EDD" w:rsidP="00034EDD">
      <w:pPr>
        <w:pStyle w:val="Bibliography"/>
      </w:pPr>
      <w:r w:rsidRPr="00034EDD">
        <w:t>Ohlberger J, Cline TJ, Schindler DE, Lewis B (2023) Declines in body size of sockeye salmon associated with increased competition in the ocean. Proc R Soc B 290:20222248.</w:t>
      </w:r>
    </w:p>
    <w:p w14:paraId="4CDF091B" w14:textId="77777777" w:rsidR="00034EDD" w:rsidRPr="00034EDD" w:rsidRDefault="00034EDD" w:rsidP="00034EDD">
      <w:pPr>
        <w:pStyle w:val="Bibliography"/>
      </w:pPr>
      <w:r w:rsidRPr="00034ED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236D2BB3" w14:textId="77777777" w:rsidR="00034EDD" w:rsidRPr="00034EDD" w:rsidRDefault="00034EDD" w:rsidP="00034EDD">
      <w:pPr>
        <w:pStyle w:val="Bibliography"/>
      </w:pPr>
      <w:r w:rsidRPr="00034EDD">
        <w:lastRenderedPageBreak/>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E32322B" w14:textId="77777777" w:rsidR="00034EDD" w:rsidRPr="00034EDD" w:rsidRDefault="00034EDD" w:rsidP="00034EDD">
      <w:pPr>
        <w:pStyle w:val="Bibliography"/>
      </w:pPr>
      <w:r w:rsidRPr="00034EDD">
        <w:t>Pyper BJ, Mueter FJ, Peterman RM, Blackbourn DJ, Wood CC (2002) Spatial Covariation in Survival Rates of Northeast Pacific Chum Salmon. Transactions of the American Fisheries Society 131:343–363.</w:t>
      </w:r>
    </w:p>
    <w:p w14:paraId="56BB61AE" w14:textId="77777777" w:rsidR="00034EDD" w:rsidRPr="00034EDD" w:rsidRDefault="00034EDD" w:rsidP="00034EDD">
      <w:pPr>
        <w:pStyle w:val="Bibliography"/>
      </w:pPr>
      <w:r w:rsidRPr="00034EDD">
        <w:t>R Core Team (2021) R: A language and environment for statistical computing. R version 4.1.2.</w:t>
      </w:r>
    </w:p>
    <w:p w14:paraId="6D9F23AE" w14:textId="77777777" w:rsidR="00034EDD" w:rsidRPr="00034EDD" w:rsidRDefault="00034EDD" w:rsidP="00034EDD">
      <w:pPr>
        <w:pStyle w:val="Bibliography"/>
      </w:pPr>
      <w:r w:rsidRPr="00034EDD">
        <w:t>Raymond-Yakoubian J (2009) Climate-Ocean Effects on Chinook Salmon: Local Traditional Knowledge Component. AYK SSI.</w:t>
      </w:r>
    </w:p>
    <w:p w14:paraId="0D28B164" w14:textId="77777777" w:rsidR="00034EDD" w:rsidRPr="00034EDD" w:rsidRDefault="00034EDD" w:rsidP="00034EDD">
      <w:pPr>
        <w:pStyle w:val="Bibliography"/>
      </w:pPr>
      <w:r w:rsidRPr="00034EDD">
        <w:t>Regehr EV, Hostetter NJ, Wilson RR, Rode KD, Martin MS, Converse SJ (2018) Integrated Population Modeling Provides the First Empirical Estimates of Vital Rates and Abundance for Polar Bears in the Chukchi Sea. Sci Rep 8:16780.</w:t>
      </w:r>
    </w:p>
    <w:p w14:paraId="6D2A0172" w14:textId="77777777" w:rsidR="00034EDD" w:rsidRPr="00034EDD" w:rsidRDefault="00034EDD" w:rsidP="00034EDD">
      <w:pPr>
        <w:pStyle w:val="Bibliography"/>
      </w:pPr>
      <w:r w:rsidRPr="00034EDD">
        <w:t>Ricker WE (1954) Stock and Recruitment. J Fish Res Bd Can 11:559–623.</w:t>
      </w:r>
    </w:p>
    <w:p w14:paraId="7F86747C" w14:textId="77777777" w:rsidR="00034EDD" w:rsidRPr="00034EDD" w:rsidRDefault="00034EDD" w:rsidP="00034EDD">
      <w:pPr>
        <w:pStyle w:val="Bibliography"/>
      </w:pPr>
      <w:r w:rsidRPr="00034EDD">
        <w:t>Ruggerone G, Springer A, Van Vliet G, Connors B, Irvine J, Shaul L, Sloat M, Atlas W (2023) From diatoms to killer whales: impacts of pink salmon on North Pacific ecosystems. Mar Ecol Prog Ser 719:1–40.</w:t>
      </w:r>
    </w:p>
    <w:p w14:paraId="642FC5D6" w14:textId="77777777" w:rsidR="00034EDD" w:rsidRPr="00034EDD" w:rsidRDefault="00034EDD" w:rsidP="00034EDD">
      <w:pPr>
        <w:pStyle w:val="Bibliography"/>
      </w:pPr>
      <w:r w:rsidRPr="00034EDD">
        <w:t>Ruggerone GT, Agler BA, Nielsen JL (2012) Evidence for competition at sea between Norton Sound chum salmon and Asian hatchery chum salmon. Environ Biol Fish 94:149–163.</w:t>
      </w:r>
    </w:p>
    <w:p w14:paraId="17C58846" w14:textId="77777777" w:rsidR="00034EDD" w:rsidRPr="00034EDD" w:rsidRDefault="00034EDD" w:rsidP="00034EDD">
      <w:pPr>
        <w:pStyle w:val="Bibliography"/>
      </w:pPr>
      <w:r w:rsidRPr="00034EDD">
        <w:t>Schaub M, Abadi F (2011) Integrated population models: a novel analysis framework for deeper insights into population dynamics. J Ornithol 152:227–237.</w:t>
      </w:r>
    </w:p>
    <w:p w14:paraId="10099DA1" w14:textId="77777777" w:rsidR="00034EDD" w:rsidRPr="00034EDD" w:rsidRDefault="00034EDD" w:rsidP="00034EDD">
      <w:pPr>
        <w:pStyle w:val="Bibliography"/>
      </w:pPr>
      <w:r w:rsidRPr="00034EDD">
        <w:t>Scheuerell M, Ruff C, Anderson J, Beamer E (2020) An integrated population model for estimating the relative effects of natural and anthropogenic factors on a threatened population of steelhead trout. Journal of Applied Ecology 58.</w:t>
      </w:r>
    </w:p>
    <w:p w14:paraId="5BF0E5CE" w14:textId="77777777" w:rsidR="00034EDD" w:rsidRPr="00034EDD" w:rsidRDefault="00034EDD" w:rsidP="00034EDD">
      <w:pPr>
        <w:pStyle w:val="Bibliography"/>
      </w:pPr>
      <w:r w:rsidRPr="00034EDD">
        <w:t>Stan Development Team (2024) RStan: the R interface to Stan. R package version 2.26.24.</w:t>
      </w:r>
    </w:p>
    <w:p w14:paraId="43ACF224" w14:textId="77777777" w:rsidR="00034EDD" w:rsidRPr="00034EDD" w:rsidRDefault="00034EDD" w:rsidP="00034EDD">
      <w:pPr>
        <w:pStyle w:val="Bibliography"/>
      </w:pPr>
      <w:r w:rsidRPr="00034EDD">
        <w:t>Thorson JT (2019) Guidance for decisions using the Vector Autoregressive Spatio-Temporal (VAST) package in stock, ecosystem, habitat and climate assessments. Fisheries Research 210:143–161.</w:t>
      </w:r>
    </w:p>
    <w:p w14:paraId="5CD234E7" w14:textId="77777777" w:rsidR="00034EDD" w:rsidRPr="00034EDD" w:rsidRDefault="00034EDD" w:rsidP="00034EDD">
      <w:pPr>
        <w:pStyle w:val="Bibliography"/>
      </w:pPr>
      <w:r w:rsidRPr="00034EDD">
        <w:t>United States and Canada Joint Technical Committee (2024) Yukon River Salmon 2023 Season Summary and 2024 Season Outlook.</w:t>
      </w:r>
    </w:p>
    <w:p w14:paraId="657F9934" w14:textId="5C9C3B9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Garcia, Sabrina (DFG)" w:date="2025-07-16T12:36:00Z" w:initials="SG">
    <w:p w14:paraId="242E11ED" w14:textId="77777777" w:rsidR="0042309B" w:rsidRDefault="0042309B" w:rsidP="0042309B">
      <w:pPr>
        <w:pStyle w:val="CommentText"/>
      </w:pPr>
      <w:r>
        <w:rPr>
          <w:rStyle w:val="CommentReference"/>
        </w:rPr>
        <w:annotationRef/>
      </w:r>
      <w:r>
        <w:t>I wonder if “environmental variables” might be better here since the paper isn’t describing how changing climate may impact chum salmon populations.</w:t>
      </w:r>
    </w:p>
  </w:comment>
  <w:comment w:id="21" w:author="Garcia, Sabrina (DFG)" w:date="2025-07-16T12:41:00Z" w:initials="SG">
    <w:p w14:paraId="5F6015DC" w14:textId="77777777" w:rsidR="00143C21" w:rsidRDefault="00143C21" w:rsidP="00143C21">
      <w:pPr>
        <w:pStyle w:val="CommentText"/>
      </w:pPr>
      <w:r>
        <w:rPr>
          <w:rStyle w:val="CommentReference"/>
        </w:rPr>
        <w:annotationRef/>
      </w:r>
      <w:r>
        <w:t>I am probably getting you over the word limit in the abstract here but thought it would be good to add a little more detail on the data used.</w:t>
      </w:r>
    </w:p>
  </w:comment>
  <w:comment w:id="35" w:author="Garcia, Sabrina (DFG)" w:date="2025-07-16T12:43:00Z" w:initials="SG">
    <w:p w14:paraId="4049E1A1" w14:textId="77777777" w:rsidR="001C7B3F" w:rsidRDefault="00143C21" w:rsidP="001C7B3F">
      <w:pPr>
        <w:pStyle w:val="CommentText"/>
      </w:pPr>
      <w:r>
        <w:rPr>
          <w:rStyle w:val="CommentReference"/>
        </w:rPr>
        <w:annotationRef/>
      </w:r>
      <w:r w:rsidR="001C7B3F">
        <w:t>Survival and productivity seem to be used interchangeably throughout the document.</w:t>
      </w:r>
    </w:p>
    <w:p w14:paraId="391E24A5" w14:textId="77777777" w:rsidR="001C7B3F" w:rsidRDefault="001C7B3F" w:rsidP="001C7B3F">
      <w:pPr>
        <w:pStyle w:val="CommentText"/>
      </w:pPr>
      <w:r>
        <w:t>Since the model is estimating stage-based survival, I think we should stick to using survival throughout the paper.  I tried changing when I see it but I probably missed a few. Survival does have implications for future productivity but we aren’t explicitly quantifying productivity (e.g., declines in J/S or R/S).</w:t>
      </w:r>
    </w:p>
  </w:comment>
  <w:comment w:id="40" w:author="Garcia, Sabrina (DFG)" w:date="2025-07-15T09:06:00Z" w:initials="SG">
    <w:p w14:paraId="403B5302" w14:textId="56EB7865" w:rsidR="006F060E" w:rsidRDefault="002B2F25" w:rsidP="006F060E">
      <w:pPr>
        <w:pStyle w:val="CommentText"/>
      </w:pPr>
      <w:r>
        <w:rPr>
          <w:rStyle w:val="CommentReference"/>
        </w:rPr>
        <w:annotationRef/>
      </w:r>
      <w:r w:rsidR="006F060E">
        <w:t>Maybe reference the two periods as early and later or first and second to make it clear which period you are referencing. You use Stage A and Stage B in one of your later figures.</w:t>
      </w:r>
    </w:p>
  </w:comment>
  <w:comment w:id="44" w:author="Garcia, Sabrina (DFG)" w:date="2025-07-16T13:05:00Z" w:initials="SG">
    <w:p w14:paraId="697264F6" w14:textId="77777777" w:rsidR="00B67FAF" w:rsidRDefault="00B67FAF" w:rsidP="00B67FAF">
      <w:pPr>
        <w:pStyle w:val="CommentText"/>
      </w:pPr>
      <w:r>
        <w:rPr>
          <w:rStyle w:val="CommentReference"/>
        </w:rPr>
        <w:annotationRef/>
      </w:r>
      <w:r>
        <w:t xml:space="preserve">These seem to be specific examples of effects of marine and freshwater warming. If you want to keep it in, maybe something like “As anadromous species, salmon integrate and reflect the cumulative effects of freshwater and marine warming, such as altered precipitation and river flow patterns and changing ocean conditions, across vast geographic scales.” </w:t>
      </w:r>
    </w:p>
  </w:comment>
  <w:comment w:id="47" w:author="Garcia, Sabrina (DFG)" w:date="2025-07-16T13:09:00Z" w:initials="SG">
    <w:p w14:paraId="7179609F" w14:textId="77777777" w:rsidR="007F649F" w:rsidRDefault="007F649F" w:rsidP="007F649F">
      <w:pPr>
        <w:pStyle w:val="CommentText"/>
      </w:pPr>
      <w:r>
        <w:rPr>
          <w:rStyle w:val="CommentReference"/>
        </w:rPr>
        <w:annotationRef/>
      </w:r>
      <w:r>
        <w:t>For a far-reaching journal like GCB, might be good to have an inset of USA/Alaska to orient the reader.</w:t>
      </w:r>
    </w:p>
  </w:comment>
  <w:comment w:id="68" w:author="Garcia, Sabrina (DFG)" w:date="2025-07-15T09:17:00Z" w:initials="SG">
    <w:p w14:paraId="40590256" w14:textId="7FE2E3AB" w:rsidR="00FD7C27" w:rsidRDefault="00FD7C27" w:rsidP="00FD7C27">
      <w:pPr>
        <w:pStyle w:val="CommentText"/>
      </w:pPr>
      <w:r>
        <w:rPr>
          <w:rStyle w:val="CommentReference"/>
        </w:rPr>
        <w:annotationRef/>
      </w:r>
      <w:r>
        <w:t xml:space="preserve">Suggest citing a subsistence-focused report here. I am not as familiar with these department reports but this might be a good one: </w:t>
      </w:r>
      <w:hyperlink r:id="rId1" w:history="1">
        <w:r w:rsidRPr="00267F99">
          <w:rPr>
            <w:rStyle w:val="Hyperlink"/>
          </w:rPr>
          <w:t>https://www.adfg.alaska.gov/techpap/TP398.pdf</w:t>
        </w:r>
      </w:hyperlink>
      <w:r>
        <w:t xml:space="preserve"> .</w:t>
      </w:r>
    </w:p>
  </w:comment>
  <w:comment w:id="66" w:author="Garcia, Sabrina (DFG)" w:date="2025-07-16T13:14:00Z" w:initials="SG">
    <w:p w14:paraId="579C8DB2" w14:textId="77777777" w:rsidR="007F649F" w:rsidRDefault="007F649F" w:rsidP="007F649F">
      <w:pPr>
        <w:pStyle w:val="CommentText"/>
      </w:pPr>
      <w:r>
        <w:rPr>
          <w:rStyle w:val="CommentReference"/>
        </w:rPr>
        <w:annotationRef/>
      </w:r>
      <w:r>
        <w:t>This sentence is pretty similar to the one that ends the paragraph so you could probably delete this one and keep the last one.</w:t>
      </w:r>
    </w:p>
  </w:comment>
  <w:comment w:id="72" w:author="Garcia, Sabrina (DFG)" w:date="2025-07-15T09:33:00Z" w:initials="SG">
    <w:p w14:paraId="11AABAD4" w14:textId="77777777" w:rsidR="00D9797D" w:rsidRDefault="00CA7FDA" w:rsidP="00D9797D">
      <w:pPr>
        <w:pStyle w:val="CommentText"/>
      </w:pPr>
      <w:r>
        <w:rPr>
          <w:rStyle w:val="CommentReference"/>
        </w:rPr>
        <w:annotationRef/>
      </w:r>
      <w:r w:rsidR="00D9797D">
        <w:t>It might flow better to introduce the two runs of chum and then dive into the details of fall chum salmon life history. Then you can segue into the distinct survival challenges across life stages and rationale for IPM work. I made some suggestions.</w:t>
      </w:r>
    </w:p>
  </w:comment>
  <w:comment w:id="98" w:author="Garcia, Sabrina (DFG)" w:date="2025-07-15T09:40:00Z" w:initials="SG">
    <w:p w14:paraId="729B7F8B" w14:textId="6C8F0AC9" w:rsidR="00620CF6" w:rsidRDefault="00620CF6" w:rsidP="00620CF6">
      <w:pPr>
        <w:pStyle w:val="CommentText"/>
      </w:pPr>
      <w:r>
        <w:rPr>
          <w:rStyle w:val="CommentReference"/>
        </w:rPr>
        <w:annotationRef/>
      </w:r>
      <w:r>
        <w:t>I wonder if it would be best to keep the information focused on fall chum salmon in this paragraph, even though it does apply to summer chum as well.</w:t>
      </w:r>
    </w:p>
  </w:comment>
  <w:comment w:id="101" w:author="Garcia, Sabrina (DFG)" w:date="2025-07-16T13:59:00Z" w:initials="SG">
    <w:p w14:paraId="53A19507" w14:textId="77777777" w:rsidR="001B2987" w:rsidRDefault="001B2987" w:rsidP="001B2987">
      <w:pPr>
        <w:pStyle w:val="CommentText"/>
      </w:pPr>
      <w:r>
        <w:rPr>
          <w:rStyle w:val="CommentReference"/>
        </w:rPr>
        <w:annotationRef/>
      </w:r>
      <w:r>
        <w:t>Might need to specify the two migration stages for the non-salmon readers.</w:t>
      </w:r>
    </w:p>
  </w:comment>
  <w:comment w:id="97" w:author="Garcia, Sabrina (DFG)" w:date="2025-07-16T14:02:00Z" w:initials="SG">
    <w:p w14:paraId="4D06800C" w14:textId="77777777" w:rsidR="005E0879" w:rsidRDefault="005E0879" w:rsidP="005E0879">
      <w:pPr>
        <w:pStyle w:val="CommentText"/>
      </w:pPr>
      <w:r>
        <w:rPr>
          <w:rStyle w:val="CommentReference"/>
        </w:rPr>
        <w:annotationRef/>
      </w:r>
      <w:r>
        <w:t>The last sentence of the previous paragraphs ties really nicely with the first sentence of the following paragraph. There is good information here but not necessary. Some of this information (e.g., comparing Chinook and chum life histories) might be better suited in the Discussion.</w:t>
      </w:r>
    </w:p>
  </w:comment>
  <w:comment w:id="109" w:author="Garcia, Sabrina (DFG)" w:date="2025-07-16T14:05:00Z" w:initials="SG">
    <w:p w14:paraId="2DF2A7DC" w14:textId="77777777" w:rsidR="005E0879" w:rsidRDefault="005E0879" w:rsidP="005E0879">
      <w:pPr>
        <w:pStyle w:val="CommentText"/>
      </w:pPr>
      <w:r>
        <w:rPr>
          <w:rStyle w:val="CommentReference"/>
        </w:rPr>
        <w:annotationRef/>
      </w:r>
      <w:r>
        <w:t>Repeated below.</w:t>
      </w:r>
    </w:p>
  </w:comment>
  <w:comment w:id="112" w:author="Garcia, Sabrina (DFG)" w:date="2025-07-16T14:04:00Z" w:initials="SG">
    <w:p w14:paraId="505649C0" w14:textId="58C11A8D" w:rsidR="005E0879" w:rsidRDefault="005E0879" w:rsidP="005E0879">
      <w:pPr>
        <w:pStyle w:val="CommentText"/>
      </w:pPr>
      <w:r>
        <w:rPr>
          <w:rStyle w:val="CommentReference"/>
        </w:rPr>
        <w:annotationRef/>
      </w:r>
      <w:r>
        <w:t>Maybe somewhere earlier you can say something like “hereafter fall chum salmon”.</w:t>
      </w:r>
    </w:p>
  </w:comment>
  <w:comment w:id="116" w:author="Garcia, Sabrina (DFG)" w:date="2025-07-16T16:11:00Z" w:initials="SG">
    <w:p w14:paraId="7E3AA7B9" w14:textId="77777777" w:rsidR="000B648C" w:rsidRDefault="000B648C" w:rsidP="000B648C">
      <w:pPr>
        <w:pStyle w:val="CommentText"/>
      </w:pPr>
      <w:r>
        <w:rPr>
          <w:rStyle w:val="CommentReference"/>
        </w:rPr>
        <w:annotationRef/>
      </w:r>
      <w:r>
        <w:t>When I think of interacting I think of the x*y effect in a model but I don’t think that is what you are trying to imply here.</w:t>
      </w:r>
    </w:p>
  </w:comment>
  <w:comment w:id="117" w:author="Garcia, Sabrina (DFG)" w:date="2025-07-15T11:09:00Z" w:initials="SG">
    <w:p w14:paraId="2C9E98AF" w14:textId="77A3E61E" w:rsidR="00C33709" w:rsidRDefault="00AE5EEE" w:rsidP="00C33709">
      <w:pPr>
        <w:pStyle w:val="CommentText"/>
      </w:pPr>
      <w:r>
        <w:rPr>
          <w:rStyle w:val="CommentReference"/>
        </w:rPr>
        <w:annotationRef/>
      </w:r>
      <w:r w:rsidR="00C33709">
        <w:t>Figure caption mentions blank triangle at Pilot Station but needs to be changed to pink. Please change ADFG to ADF&amp;G. Define the yellow dot.</w:t>
      </w:r>
    </w:p>
  </w:comment>
  <w:comment w:id="118" w:author="Garcia, Sabrina (DFG)" w:date="2025-07-15T14:47:00Z" w:initials="SG">
    <w:p w14:paraId="2ABDC578" w14:textId="77777777" w:rsidR="00C33709" w:rsidRDefault="00C33709" w:rsidP="00C33709">
      <w:pPr>
        <w:pStyle w:val="CommentText"/>
      </w:pPr>
      <w:r>
        <w:rPr>
          <w:rStyle w:val="CommentReference"/>
        </w:rPr>
        <w:annotationRef/>
      </w:r>
      <w:r>
        <w:t>Might also be good to label the green dots with the project names.</w:t>
      </w:r>
    </w:p>
  </w:comment>
  <w:comment w:id="119" w:author="Garcia, Sabrina (DFG)" w:date="2025-07-15T11:11:00Z" w:initials="SG">
    <w:p w14:paraId="6A3D3A2B" w14:textId="200C371A" w:rsidR="00AE5EEE" w:rsidRDefault="00AE5EEE" w:rsidP="00AE5EEE">
      <w:pPr>
        <w:pStyle w:val="CommentText"/>
      </w:pPr>
      <w:r>
        <w:rPr>
          <w:rStyle w:val="CommentReference"/>
        </w:rPr>
        <w:annotationRef/>
      </w:r>
      <w:r>
        <w:t>“Data sources are listed below the covariate” is stated twice in the caption.</w:t>
      </w:r>
    </w:p>
  </w:comment>
  <w:comment w:id="120" w:author="Garcia, Sabrina (DFG)" w:date="2025-07-15T11:13:00Z" w:initials="SG">
    <w:p w14:paraId="71F48231" w14:textId="77777777" w:rsidR="00AE5EEE" w:rsidRDefault="00AE5EEE" w:rsidP="00AE5EEE">
      <w:pPr>
        <w:pStyle w:val="CommentText"/>
      </w:pPr>
      <w:r>
        <w:rPr>
          <w:rStyle w:val="CommentReference"/>
        </w:rPr>
        <w:annotationRef/>
      </w:r>
      <w:r>
        <w:t xml:space="preserve">Suggest changing hyphen between stage and mathematical notation to colon. At first I thought it was a minus sign 😝 </w:t>
      </w:r>
    </w:p>
  </w:comment>
  <w:comment w:id="147" w:author="Garcia, Sabrina (DFG)" w:date="2025-07-16T14:25:00Z" w:initials="SG">
    <w:p w14:paraId="09366FA3" w14:textId="77777777" w:rsidR="00EC1486" w:rsidRDefault="00EC1486" w:rsidP="00EC1486">
      <w:pPr>
        <w:pStyle w:val="CommentText"/>
      </w:pPr>
      <w:r>
        <w:rPr>
          <w:rStyle w:val="CommentReference"/>
        </w:rPr>
        <w:annotationRef/>
      </w:r>
      <w:r>
        <w:t>Suggest deleting since you go into detail about this in later sections.</w:t>
      </w:r>
    </w:p>
  </w:comment>
  <w:comment w:id="148" w:author="Garcia, Sabrina (DFG)" w:date="2025-07-15T11:51:00Z" w:initials="SG">
    <w:p w14:paraId="3DBFAFA6" w14:textId="60430C1F" w:rsidR="0020102F" w:rsidRDefault="0020102F" w:rsidP="0020102F">
      <w:pPr>
        <w:pStyle w:val="CommentText"/>
      </w:pPr>
      <w:r>
        <w:rPr>
          <w:rStyle w:val="CommentReference"/>
        </w:rPr>
        <w:annotationRef/>
      </w:r>
      <w:r>
        <w:t>What are the different populations?</w:t>
      </w:r>
    </w:p>
  </w:comment>
  <w:comment w:id="157" w:author="Garcia, Sabrina (DFG)" w:date="2025-07-15T11:55:00Z" w:initials="SG">
    <w:p w14:paraId="3806DD85" w14:textId="77777777" w:rsidR="00734001" w:rsidRDefault="00734001" w:rsidP="00734001">
      <w:pPr>
        <w:pStyle w:val="CommentText"/>
      </w:pPr>
      <w:r>
        <w:rPr>
          <w:rStyle w:val="CommentReference"/>
        </w:rPr>
        <w:annotationRef/>
      </w:r>
      <w:hyperlink r:id="rId2" w:history="1">
        <w:r w:rsidRPr="00F1790D">
          <w:rPr>
            <w:rStyle w:val="Hyperlink"/>
          </w:rPr>
          <w:t>https://repository.library.noaa.gov/view/noaa/70283</w:t>
        </w:r>
      </w:hyperlink>
    </w:p>
  </w:comment>
  <w:comment w:id="158" w:author="Garcia, Sabrina (DFG)" w:date="2025-07-15T12:01:00Z" w:initials="SG">
    <w:p w14:paraId="580C2BD2" w14:textId="77777777" w:rsidR="008E43A8" w:rsidRDefault="008E43A8" w:rsidP="008E43A8">
      <w:pPr>
        <w:pStyle w:val="CommentText"/>
      </w:pPr>
      <w:r>
        <w:rPr>
          <w:rStyle w:val="CommentReference"/>
        </w:rPr>
        <w:annotationRef/>
      </w:r>
      <w:r>
        <w:t>Just an FYI that the SEBS survey is NOAA-led without help from ADF&amp;G ☺️</w:t>
      </w:r>
    </w:p>
  </w:comment>
  <w:comment w:id="235" w:author="Garcia, Sabrina (DFG)" w:date="2025-07-16T15:12:00Z" w:initials="SG">
    <w:p w14:paraId="1FAF90B3" w14:textId="77777777" w:rsidR="00FA6F3A" w:rsidRDefault="00FA6F3A" w:rsidP="00FA6F3A">
      <w:pPr>
        <w:pStyle w:val="CommentText"/>
      </w:pPr>
      <w:r>
        <w:rPr>
          <w:rStyle w:val="CommentReference"/>
        </w:rPr>
        <w:annotationRef/>
      </w:r>
      <w:r>
        <w:t>To match what you use in Figure 2.</w:t>
      </w:r>
    </w:p>
  </w:comment>
  <w:comment w:id="256" w:author="Garcia, Sabrina (DFG)" w:date="2025-07-15T13:20:00Z" w:initials="SG">
    <w:p w14:paraId="70BC1BAB" w14:textId="3B9A4797" w:rsidR="00FC7AFC" w:rsidRDefault="00FC7AFC" w:rsidP="00FC7AFC">
      <w:pPr>
        <w:pStyle w:val="CommentText"/>
      </w:pPr>
      <w:r>
        <w:rPr>
          <w:rStyle w:val="CommentReference"/>
        </w:rPr>
        <w:annotationRef/>
      </w:r>
      <w:r>
        <w:t>I see what you are trying to say here but they wouldn’t encounter each other as juveniles but as immatures in GOA/BS. We do see Asian juveniles in the NBS but those are wild stocks from Russia and we typically encounter them in the northern section of the survey grid.</w:t>
      </w:r>
    </w:p>
  </w:comment>
  <w:comment w:id="262" w:author="Garcia, Sabrina (DFG)" w:date="2025-07-16T15:17:00Z" w:initials="SG">
    <w:p w14:paraId="0AC506F9" w14:textId="77777777" w:rsidR="00336D55" w:rsidRDefault="00336D55" w:rsidP="00336D55">
      <w:pPr>
        <w:pStyle w:val="CommentText"/>
      </w:pPr>
      <w:r>
        <w:rPr>
          <w:rStyle w:val="CommentReference"/>
        </w:rPr>
        <w:annotationRef/>
      </w:r>
      <w:r>
        <w:t>But also other age classes as well?</w:t>
      </w:r>
    </w:p>
  </w:comment>
  <w:comment w:id="263" w:author="Garcia, Sabrina (DFG)" w:date="2025-07-15T13:33:00Z" w:initials="SG">
    <w:p w14:paraId="2AF1E06A" w14:textId="20DCE3D7" w:rsidR="00544675" w:rsidRDefault="00544675" w:rsidP="00544675">
      <w:pPr>
        <w:pStyle w:val="CommentText"/>
      </w:pPr>
      <w:r>
        <w:rPr>
          <w:rStyle w:val="CommentReference"/>
        </w:rPr>
        <w:annotationRef/>
      </w:r>
      <w:r>
        <w:t>Figure 3 would be a little easier to interpret if both x-axes were in brood years where juvenile years is brood year + 1. From the plot, it looks like juvenile abundances were lowest in 2008 and 2009.</w:t>
      </w:r>
    </w:p>
  </w:comment>
  <w:comment w:id="264" w:author="Garcia, Sabrina (DFG)" w:date="2025-07-15T13:34:00Z" w:initials="SG">
    <w:p w14:paraId="5A7275FA" w14:textId="77777777" w:rsidR="00544675" w:rsidRDefault="00544675" w:rsidP="00544675">
      <w:pPr>
        <w:pStyle w:val="CommentText"/>
      </w:pPr>
      <w:r>
        <w:rPr>
          <w:rStyle w:val="CommentReference"/>
        </w:rPr>
        <w:annotationRef/>
      </w:r>
      <w:r>
        <w:t>If the juvenile abundance is specific to fall, check the 2009 genetic MSA. We only had genetic data from one station north of 63 N in the NBS and most of those fish were from Kotzebue. I typically use an average stock composition for 2009 since the samples won’t be representative.</w:t>
      </w:r>
    </w:p>
  </w:comment>
  <w:comment w:id="266" w:author="Garcia, Sabrina (DFG)" w:date="2025-07-16T15:32:00Z" w:initials="SG">
    <w:p w14:paraId="68EDC0AA" w14:textId="77777777" w:rsidR="00F067DA" w:rsidRDefault="00F067DA" w:rsidP="00F067DA">
      <w:pPr>
        <w:pStyle w:val="CommentText"/>
      </w:pPr>
      <w:r>
        <w:rPr>
          <w:rStyle w:val="CommentReference"/>
        </w:rPr>
        <w:annotationRef/>
      </w:r>
      <w:r>
        <w:t>What are these numbers reflecting?</w:t>
      </w:r>
    </w:p>
  </w:comment>
  <w:comment w:id="269" w:author="Garcia, Sabrina (DFG)" w:date="2025-07-15T13:38:00Z" w:initials="SG">
    <w:p w14:paraId="72AE548A" w14:textId="49B036E5" w:rsidR="00033DF2" w:rsidRDefault="00866E75" w:rsidP="00033DF2">
      <w:pPr>
        <w:pStyle w:val="CommentText"/>
      </w:pPr>
      <w:r>
        <w:rPr>
          <w:rStyle w:val="CommentReference"/>
        </w:rPr>
        <w:annotationRef/>
      </w:r>
      <w:r w:rsidR="00033DF2">
        <w:t>FYI, these are slightly different from what’s listed in Table 2.</w:t>
      </w:r>
    </w:p>
  </w:comment>
  <w:comment w:id="276" w:author="Garcia, Sabrina (DFG)" w:date="2025-07-15T14:14:00Z" w:initials="SG">
    <w:p w14:paraId="03133E58" w14:textId="77777777" w:rsidR="00033DF2" w:rsidRDefault="00033DF2" w:rsidP="00033DF2">
      <w:pPr>
        <w:pStyle w:val="CommentText"/>
      </w:pPr>
      <w:r>
        <w:rPr>
          <w:rStyle w:val="CommentReference"/>
        </w:rPr>
        <w:annotationRef/>
      </w:r>
      <w:r>
        <w:t>Maybe split Table 2 into two sections, one for population dynamics parameters and the other for environmental covariates and label which are applied to the juvenile vs marine stages so the reader doesn’t have to flip between Tables 1 and 2.</w:t>
      </w:r>
    </w:p>
  </w:comment>
  <w:comment w:id="281" w:author="Garcia, Sabrina (DFG)" w:date="2025-07-15T14:17:00Z" w:initials="SG">
    <w:p w14:paraId="1FA5F73B" w14:textId="77777777" w:rsidR="00F067DA" w:rsidRDefault="00033DF2" w:rsidP="00F067DA">
      <w:pPr>
        <w:pStyle w:val="CommentText"/>
      </w:pPr>
      <w:r>
        <w:rPr>
          <w:rStyle w:val="CommentReference"/>
        </w:rPr>
        <w:annotationRef/>
      </w:r>
      <w:r w:rsidR="00F067DA">
        <w:t>Since you report transformed parameter values in the text (which makes sense!), might be good to include these in Table 2.</w:t>
      </w:r>
    </w:p>
  </w:comment>
  <w:comment w:id="289" w:author="Garcia, Sabrina (DFG)" w:date="2025-07-15T14:31:00Z" w:initials="SG">
    <w:p w14:paraId="2BDA9A0A" w14:textId="7351D201" w:rsidR="0051029B" w:rsidRDefault="0051029B" w:rsidP="0051029B">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285" w:author="Garcia, Sabrina (DFG)" w:date="2025-07-16T15:43:00Z" w:initials="SG">
    <w:p w14:paraId="6BF2ADC0" w14:textId="77777777" w:rsidR="0046751C" w:rsidRDefault="0046751C" w:rsidP="0046751C">
      <w:pPr>
        <w:pStyle w:val="CommentText"/>
      </w:pPr>
      <w:r>
        <w:rPr>
          <w:rStyle w:val="CommentReference"/>
        </w:rPr>
        <w:annotationRef/>
      </w:r>
      <w:r>
        <w:t>This should probably be moved to the methods section.</w:t>
      </w:r>
    </w:p>
  </w:comment>
  <w:comment w:id="296" w:author="Garcia, Sabrina (DFG)" w:date="2025-07-15T14:35:00Z" w:initials="SG">
    <w:p w14:paraId="09D09B8C" w14:textId="6E440D85" w:rsidR="0051029B" w:rsidRDefault="0051029B" w:rsidP="0051029B">
      <w:pPr>
        <w:pStyle w:val="CommentText"/>
      </w:pPr>
      <w:r>
        <w:rPr>
          <w:rStyle w:val="CommentReference"/>
        </w:rPr>
        <w:annotationRef/>
      </w:r>
      <w:r>
        <w:t>How does a higher mortality rate result in higher return abundances (Figure B in Figure S6)?</w:t>
      </w:r>
    </w:p>
  </w:comment>
  <w:comment w:id="300" w:author="Garcia, Sabrina (DFG)" w:date="2025-07-16T15:48:00Z" w:initials="SG">
    <w:p w14:paraId="0D8BF7F1" w14:textId="77777777" w:rsidR="00564DF5" w:rsidRDefault="00564DF5" w:rsidP="00564DF5">
      <w:pPr>
        <w:pStyle w:val="CommentText"/>
      </w:pPr>
      <w:r>
        <w:rPr>
          <w:rStyle w:val="CommentReference"/>
        </w:rPr>
        <w:annotationRef/>
      </w:r>
      <w:r>
        <w:t>Some citations to support this would be good.</w:t>
      </w:r>
    </w:p>
  </w:comment>
  <w:comment w:id="304" w:author="Garcia, Sabrina (DFG)" w:date="2025-07-15T14:38:00Z" w:initials="SG">
    <w:p w14:paraId="1090470A" w14:textId="30B9FFD8" w:rsidR="00816DC9" w:rsidRDefault="00816DC9" w:rsidP="00816DC9">
      <w:pPr>
        <w:pStyle w:val="CommentText"/>
      </w:pPr>
      <w:r>
        <w:rPr>
          <w:rStyle w:val="CommentReference"/>
        </w:rPr>
        <w:annotationRef/>
      </w:r>
      <w:r>
        <w:t>I’ve been changing subadult to immature but if it is a less salmon-centric journal, then subadult might be better.</w:t>
      </w:r>
    </w:p>
  </w:comment>
  <w:comment w:id="307" w:author="Garcia, Sabrina (DFG)" w:date="2025-07-16T15:51:00Z" w:initials="SG">
    <w:p w14:paraId="50E20BCE" w14:textId="77777777" w:rsidR="00011CE9" w:rsidRDefault="00011CE9" w:rsidP="00011CE9">
      <w:pPr>
        <w:pStyle w:val="CommentText"/>
      </w:pPr>
      <w:r>
        <w:rPr>
          <w:rStyle w:val="CommentReference"/>
        </w:rPr>
        <w:annotationRef/>
      </w:r>
      <w:r>
        <w:t>This could be a good time to mention other covariates that weren’t explored that might have effects on this stage.</w:t>
      </w:r>
    </w:p>
  </w:comment>
  <w:comment w:id="310" w:author="Garcia, Sabrina (DFG)" w:date="2025-07-16T15:53:00Z" w:initials="SG">
    <w:p w14:paraId="6CAD280A" w14:textId="77777777" w:rsidR="000316EB" w:rsidRDefault="000316EB" w:rsidP="000316EB">
      <w:pPr>
        <w:pStyle w:val="CommentText"/>
      </w:pPr>
      <w:r>
        <w:rPr>
          <w:rStyle w:val="CommentReference"/>
        </w:rPr>
        <w:annotationRef/>
      </w:r>
      <w:r>
        <w:t>There might also be negative effects to increases snowpack like faster river flows that you mentioned can negatively impact their ability to forage.</w:t>
      </w:r>
    </w:p>
  </w:comment>
  <w:comment w:id="314" w:author="Garcia, Sabrina (DFG)" w:date="2025-07-15T14:44:00Z" w:initials="SG">
    <w:p w14:paraId="6EA56D8B" w14:textId="38287324" w:rsidR="00C33709" w:rsidRDefault="00C33709" w:rsidP="00C33709">
      <w:pPr>
        <w:pStyle w:val="CommentText"/>
      </w:pPr>
      <w:r>
        <w:rPr>
          <w:rStyle w:val="CommentReference"/>
        </w:rPr>
        <w:annotationRef/>
      </w:r>
      <w:r>
        <w:t xml:space="preserve">There may also be differences in egg numbers based on where in the Yukon the chum are spawning. Fish spawning farther upriver might have less eggs than those downstream because of the energetic costs of migrating so far. </w:t>
      </w:r>
      <w:hyperlink r:id="rId3" w:history="1">
        <w:r w:rsidRPr="00EB53A7">
          <w:rPr>
            <w:rStyle w:val="Hyperlink"/>
          </w:rPr>
          <w:t>https://www.aykssi.org/wp-content/uploads/806-Bromaghin-FR.pdf</w:t>
        </w:r>
      </w:hyperlink>
    </w:p>
  </w:comment>
  <w:comment w:id="324" w:author="Garcia, Sabrina (DFG)" w:date="2025-07-15T14:52:00Z" w:initials="SG">
    <w:p w14:paraId="60E5706F" w14:textId="3E7325F8" w:rsidR="00C33709" w:rsidRDefault="00C33709" w:rsidP="00C33709">
      <w:pPr>
        <w:pStyle w:val="CommentText"/>
      </w:pPr>
      <w:r>
        <w:rPr>
          <w:rStyle w:val="CommentReference"/>
        </w:rPr>
        <w:annotationRef/>
      </w:r>
      <w:r>
        <w:t>Another point is that the SFI from the surveys is indexing all juvenile chum salmon in the Bering Sea, not just fall chum salmon. While using all juvenile chum as a proxy for fall chum SFI, it will be interesting to see if stock-specific differences in SFI exist now that we are using individual assignment.</w:t>
      </w:r>
    </w:p>
  </w:comment>
  <w:comment w:id="330" w:author="Garcia, Sabrina (DFG)" w:date="2025-07-15T14:55:00Z" w:initials="SG">
    <w:p w14:paraId="04F1D3C2" w14:textId="77777777" w:rsidR="00C32B55" w:rsidRDefault="00C32B55" w:rsidP="00C32B55">
      <w:pPr>
        <w:pStyle w:val="CommentText"/>
      </w:pPr>
      <w:r>
        <w:rPr>
          <w:rStyle w:val="CommentReference"/>
        </w:rPr>
        <w:annotationRef/>
      </w:r>
      <w:r>
        <w:t>Might be helpful to have a supplementary figure with raw values of covariates. Figure S1 uses mean-scaled but it is hard to interpret these statements about increasing variables without seeing what their untransformed values are.</w:t>
      </w:r>
    </w:p>
  </w:comment>
  <w:comment w:id="335" w:author="Garcia, Sabrina (DFG)" w:date="2025-07-16T16:04:00Z" w:initials="SG">
    <w:p w14:paraId="0C1DB09F" w14:textId="77777777" w:rsidR="00B24CE9" w:rsidRDefault="00B24CE9" w:rsidP="00B24CE9">
      <w:pPr>
        <w:pStyle w:val="CommentText"/>
      </w:pPr>
      <w:r>
        <w:rPr>
          <w:rStyle w:val="CommentReference"/>
        </w:rPr>
        <w:annotationRef/>
      </w:r>
      <w:r>
        <w:t>Might be good to mention hatchery releases of other species like pink salmon here as a reviewer might question why you only included chum salmon hatchery releases and not pink salmon hatchery releases.</w:t>
      </w:r>
    </w:p>
  </w:comment>
  <w:comment w:id="339" w:author="Garcia, Sabrina (DFG)" w:date="2025-07-16T16:06:00Z" w:initials="SG">
    <w:p w14:paraId="6B4CCC0A" w14:textId="77777777" w:rsidR="00332D8D" w:rsidRDefault="00B24CE9" w:rsidP="00332D8D">
      <w:pPr>
        <w:pStyle w:val="CommentText"/>
      </w:pPr>
      <w:r>
        <w:rPr>
          <w:rStyle w:val="CommentReference"/>
        </w:rPr>
        <w:annotationRef/>
      </w:r>
      <w:r w:rsidR="00332D8D">
        <w:t xml:space="preserve">If you have annual survival rates for the two periods, it might be interesting to show how variable survival is across the years you studi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2E11ED" w15:done="0"/>
  <w15:commentEx w15:paraId="5F6015DC" w15:done="0"/>
  <w15:commentEx w15:paraId="391E24A5" w15:done="0"/>
  <w15:commentEx w15:paraId="403B5302" w15:done="0"/>
  <w15:commentEx w15:paraId="697264F6" w15:done="0"/>
  <w15:commentEx w15:paraId="7179609F" w15:done="0"/>
  <w15:commentEx w15:paraId="40590256" w15:done="0"/>
  <w15:commentEx w15:paraId="579C8DB2" w15:done="0"/>
  <w15:commentEx w15:paraId="11AABAD4" w15:done="0"/>
  <w15:commentEx w15:paraId="729B7F8B" w15:done="0"/>
  <w15:commentEx w15:paraId="53A19507" w15:done="0"/>
  <w15:commentEx w15:paraId="4D06800C" w15:done="0"/>
  <w15:commentEx w15:paraId="2DF2A7DC" w15:done="0"/>
  <w15:commentEx w15:paraId="505649C0" w15:done="0"/>
  <w15:commentEx w15:paraId="7E3AA7B9" w15:done="0"/>
  <w15:commentEx w15:paraId="2C9E98AF" w15:done="0"/>
  <w15:commentEx w15:paraId="2ABDC578" w15:paraIdParent="2C9E98AF" w15:done="0"/>
  <w15:commentEx w15:paraId="6A3D3A2B" w15:done="0"/>
  <w15:commentEx w15:paraId="71F48231" w15:paraIdParent="6A3D3A2B" w15:done="0"/>
  <w15:commentEx w15:paraId="09366FA3" w15:done="0"/>
  <w15:commentEx w15:paraId="3DBFAFA6" w15:done="0"/>
  <w15:commentEx w15:paraId="3806DD85" w15:done="0"/>
  <w15:commentEx w15:paraId="580C2BD2" w15:paraIdParent="3806DD85" w15:done="0"/>
  <w15:commentEx w15:paraId="1FAF90B3" w15:done="0"/>
  <w15:commentEx w15:paraId="70BC1BAB" w15:done="0"/>
  <w15:commentEx w15:paraId="0AC506F9" w15:done="0"/>
  <w15:commentEx w15:paraId="2AF1E06A" w15:done="0"/>
  <w15:commentEx w15:paraId="5A7275FA" w15:paraIdParent="2AF1E06A" w15:done="0"/>
  <w15:commentEx w15:paraId="68EDC0AA" w15:done="0"/>
  <w15:commentEx w15:paraId="72AE548A" w15:done="0"/>
  <w15:commentEx w15:paraId="03133E58" w15:done="0"/>
  <w15:commentEx w15:paraId="1FA5F73B" w15:done="0"/>
  <w15:commentEx w15:paraId="2BDA9A0A" w15:done="0"/>
  <w15:commentEx w15:paraId="6BF2ADC0" w15:done="0"/>
  <w15:commentEx w15:paraId="09D09B8C" w15:done="0"/>
  <w15:commentEx w15:paraId="0D8BF7F1" w15:done="0"/>
  <w15:commentEx w15:paraId="1090470A" w15:done="0"/>
  <w15:commentEx w15:paraId="50E20BCE" w15:done="0"/>
  <w15:commentEx w15:paraId="6CAD280A" w15:done="0"/>
  <w15:commentEx w15:paraId="6EA56D8B" w15:done="0"/>
  <w15:commentEx w15:paraId="60E5706F" w15:done="0"/>
  <w15:commentEx w15:paraId="04F1D3C2" w15:done="0"/>
  <w15:commentEx w15:paraId="0C1DB09F" w15:done="0"/>
  <w15:commentEx w15:paraId="6B4CCC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F4967" w16cex:dateUtc="2025-07-16T20:36:00Z"/>
  <w16cex:commentExtensible w16cex:durableId="7B581D47" w16cex:dateUtc="2025-07-16T20:41:00Z"/>
  <w16cex:commentExtensible w16cex:durableId="70A7727A" w16cex:dateUtc="2025-07-16T20:43:00Z"/>
  <w16cex:commentExtensible w16cex:durableId="763ED50C" w16cex:dateUtc="2025-07-15T17:06:00Z"/>
  <w16cex:commentExtensible w16cex:durableId="554F97B6" w16cex:dateUtc="2025-07-16T21:05:00Z"/>
  <w16cex:commentExtensible w16cex:durableId="21370585" w16cex:dateUtc="2025-07-16T21:09:00Z"/>
  <w16cex:commentExtensible w16cex:durableId="251A0305" w16cex:dateUtc="2025-07-15T17:17:00Z"/>
  <w16cex:commentExtensible w16cex:durableId="470F9A13" w16cex:dateUtc="2025-07-16T21:14:00Z"/>
  <w16cex:commentExtensible w16cex:durableId="15A8391F" w16cex:dateUtc="2025-07-15T17:33:00Z"/>
  <w16cex:commentExtensible w16cex:durableId="1ED1E737" w16cex:dateUtc="2025-07-15T17:40:00Z"/>
  <w16cex:commentExtensible w16cex:durableId="03AF7758" w16cex:dateUtc="2025-07-16T21:59:00Z"/>
  <w16cex:commentExtensible w16cex:durableId="5B90D061" w16cex:dateUtc="2025-07-16T22:02:00Z"/>
  <w16cex:commentExtensible w16cex:durableId="0D03F959" w16cex:dateUtc="2025-07-16T22:05:00Z"/>
  <w16cex:commentExtensible w16cex:durableId="40DDE03F" w16cex:dateUtc="2025-07-16T22:04:00Z"/>
  <w16cex:commentExtensible w16cex:durableId="4495E9AE" w16cex:dateUtc="2025-07-17T00:11:00Z"/>
  <w16cex:commentExtensible w16cex:durableId="16ABD7AB" w16cex:dateUtc="2025-07-15T19:09:00Z"/>
  <w16cex:commentExtensible w16cex:durableId="18E634F9" w16cex:dateUtc="2025-07-15T22:47:00Z"/>
  <w16cex:commentExtensible w16cex:durableId="0221708B" w16cex:dateUtc="2025-07-15T19:11:00Z"/>
  <w16cex:commentExtensible w16cex:durableId="3A7A6602" w16cex:dateUtc="2025-07-15T19:13:00Z"/>
  <w16cex:commentExtensible w16cex:durableId="6366CAED" w16cex:dateUtc="2025-07-16T22:25:00Z"/>
  <w16cex:commentExtensible w16cex:durableId="475419A6" w16cex:dateUtc="2025-07-15T19:51:00Z"/>
  <w16cex:commentExtensible w16cex:durableId="7268A229" w16cex:dateUtc="2025-07-15T19:55:00Z"/>
  <w16cex:commentExtensible w16cex:durableId="1726B9BB" w16cex:dateUtc="2025-07-15T20:01:00Z"/>
  <w16cex:commentExtensible w16cex:durableId="53430301" w16cex:dateUtc="2025-07-16T23:12:00Z"/>
  <w16cex:commentExtensible w16cex:durableId="50DCD4AF" w16cex:dateUtc="2025-07-15T21:20:00Z"/>
  <w16cex:commentExtensible w16cex:durableId="67F7987D" w16cex:dateUtc="2025-07-16T23:17:00Z"/>
  <w16cex:commentExtensible w16cex:durableId="674688DF" w16cex:dateUtc="2025-07-15T21:33:00Z"/>
  <w16cex:commentExtensible w16cex:durableId="319E153F" w16cex:dateUtc="2025-07-15T21:34:00Z"/>
  <w16cex:commentExtensible w16cex:durableId="5EDC7AFB" w16cex:dateUtc="2025-07-16T23:32:00Z"/>
  <w16cex:commentExtensible w16cex:durableId="7273AA55" w16cex:dateUtc="2025-07-15T21:38:00Z"/>
  <w16cex:commentExtensible w16cex:durableId="2E3A7F82" w16cex:dateUtc="2025-07-15T22:14:00Z"/>
  <w16cex:commentExtensible w16cex:durableId="1DDBBBD9" w16cex:dateUtc="2025-07-15T22:17:00Z"/>
  <w16cex:commentExtensible w16cex:durableId="4FED91B2" w16cex:dateUtc="2025-07-15T22:31:00Z"/>
  <w16cex:commentExtensible w16cex:durableId="103C41B9" w16cex:dateUtc="2025-07-16T23:43:00Z"/>
  <w16cex:commentExtensible w16cex:durableId="36240BCB" w16cex:dateUtc="2025-07-15T22:35:00Z"/>
  <w16cex:commentExtensible w16cex:durableId="1194AEC3" w16cex:dateUtc="2025-07-16T23:48:00Z"/>
  <w16cex:commentExtensible w16cex:durableId="18A2A769" w16cex:dateUtc="2025-07-15T22:38:00Z"/>
  <w16cex:commentExtensible w16cex:durableId="182E42D6" w16cex:dateUtc="2025-07-16T23:51:00Z"/>
  <w16cex:commentExtensible w16cex:durableId="35F4C4AC" w16cex:dateUtc="2025-07-16T23:53:00Z"/>
  <w16cex:commentExtensible w16cex:durableId="303ACC98" w16cex:dateUtc="2025-07-15T22:44:00Z"/>
  <w16cex:commentExtensible w16cex:durableId="627D1B8E" w16cex:dateUtc="2025-07-15T22:52:00Z"/>
  <w16cex:commentExtensible w16cex:durableId="5AEA30A4" w16cex:dateUtc="2025-07-15T22:55:00Z"/>
  <w16cex:commentExtensible w16cex:durableId="06A1C7A3" w16cex:dateUtc="2025-07-17T00:04:00Z"/>
  <w16cex:commentExtensible w16cex:durableId="1540DCAD" w16cex:dateUtc="2025-07-17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2E11ED" w16cid:durableId="3EBF4967"/>
  <w16cid:commentId w16cid:paraId="5F6015DC" w16cid:durableId="7B581D47"/>
  <w16cid:commentId w16cid:paraId="391E24A5" w16cid:durableId="70A7727A"/>
  <w16cid:commentId w16cid:paraId="403B5302" w16cid:durableId="763ED50C"/>
  <w16cid:commentId w16cid:paraId="697264F6" w16cid:durableId="554F97B6"/>
  <w16cid:commentId w16cid:paraId="7179609F" w16cid:durableId="21370585"/>
  <w16cid:commentId w16cid:paraId="40590256" w16cid:durableId="251A0305"/>
  <w16cid:commentId w16cid:paraId="579C8DB2" w16cid:durableId="470F9A13"/>
  <w16cid:commentId w16cid:paraId="11AABAD4" w16cid:durableId="15A8391F"/>
  <w16cid:commentId w16cid:paraId="729B7F8B" w16cid:durableId="1ED1E737"/>
  <w16cid:commentId w16cid:paraId="53A19507" w16cid:durableId="03AF7758"/>
  <w16cid:commentId w16cid:paraId="4D06800C" w16cid:durableId="5B90D061"/>
  <w16cid:commentId w16cid:paraId="2DF2A7DC" w16cid:durableId="0D03F959"/>
  <w16cid:commentId w16cid:paraId="505649C0" w16cid:durableId="40DDE03F"/>
  <w16cid:commentId w16cid:paraId="7E3AA7B9" w16cid:durableId="4495E9AE"/>
  <w16cid:commentId w16cid:paraId="2C9E98AF" w16cid:durableId="16ABD7AB"/>
  <w16cid:commentId w16cid:paraId="2ABDC578" w16cid:durableId="18E634F9"/>
  <w16cid:commentId w16cid:paraId="6A3D3A2B" w16cid:durableId="0221708B"/>
  <w16cid:commentId w16cid:paraId="71F48231" w16cid:durableId="3A7A6602"/>
  <w16cid:commentId w16cid:paraId="09366FA3" w16cid:durableId="6366CAED"/>
  <w16cid:commentId w16cid:paraId="3DBFAFA6" w16cid:durableId="475419A6"/>
  <w16cid:commentId w16cid:paraId="3806DD85" w16cid:durableId="7268A229"/>
  <w16cid:commentId w16cid:paraId="580C2BD2" w16cid:durableId="1726B9BB"/>
  <w16cid:commentId w16cid:paraId="1FAF90B3" w16cid:durableId="53430301"/>
  <w16cid:commentId w16cid:paraId="70BC1BAB" w16cid:durableId="50DCD4AF"/>
  <w16cid:commentId w16cid:paraId="0AC506F9" w16cid:durableId="67F7987D"/>
  <w16cid:commentId w16cid:paraId="2AF1E06A" w16cid:durableId="674688DF"/>
  <w16cid:commentId w16cid:paraId="5A7275FA" w16cid:durableId="319E153F"/>
  <w16cid:commentId w16cid:paraId="68EDC0AA" w16cid:durableId="5EDC7AFB"/>
  <w16cid:commentId w16cid:paraId="72AE548A" w16cid:durableId="7273AA55"/>
  <w16cid:commentId w16cid:paraId="03133E58" w16cid:durableId="2E3A7F82"/>
  <w16cid:commentId w16cid:paraId="1FA5F73B" w16cid:durableId="1DDBBBD9"/>
  <w16cid:commentId w16cid:paraId="2BDA9A0A" w16cid:durableId="4FED91B2"/>
  <w16cid:commentId w16cid:paraId="6BF2ADC0" w16cid:durableId="103C41B9"/>
  <w16cid:commentId w16cid:paraId="09D09B8C" w16cid:durableId="36240BCB"/>
  <w16cid:commentId w16cid:paraId="0D8BF7F1" w16cid:durableId="1194AEC3"/>
  <w16cid:commentId w16cid:paraId="1090470A" w16cid:durableId="18A2A769"/>
  <w16cid:commentId w16cid:paraId="50E20BCE" w16cid:durableId="182E42D6"/>
  <w16cid:commentId w16cid:paraId="6CAD280A" w16cid:durableId="35F4C4AC"/>
  <w16cid:commentId w16cid:paraId="6EA56D8B" w16cid:durableId="303ACC98"/>
  <w16cid:commentId w16cid:paraId="60E5706F" w16cid:durableId="627D1B8E"/>
  <w16cid:commentId w16cid:paraId="04F1D3C2" w16cid:durableId="5AEA30A4"/>
  <w16cid:commentId w16cid:paraId="0C1DB09F" w16cid:durableId="06A1C7A3"/>
  <w16cid:commentId w16cid:paraId="6B4CCC0A" w16cid:durableId="1540DC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CE9"/>
    <w:rsid w:val="00011DA9"/>
    <w:rsid w:val="0001213C"/>
    <w:rsid w:val="000131CC"/>
    <w:rsid w:val="00013EE3"/>
    <w:rsid w:val="00015D1F"/>
    <w:rsid w:val="000170A9"/>
    <w:rsid w:val="00020B06"/>
    <w:rsid w:val="00020CA6"/>
    <w:rsid w:val="0002509A"/>
    <w:rsid w:val="00026A48"/>
    <w:rsid w:val="00027BFA"/>
    <w:rsid w:val="000303B0"/>
    <w:rsid w:val="00030642"/>
    <w:rsid w:val="00031425"/>
    <w:rsid w:val="000316EB"/>
    <w:rsid w:val="00033ADE"/>
    <w:rsid w:val="00033DF2"/>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5B72"/>
    <w:rsid w:val="00076A97"/>
    <w:rsid w:val="00076CD3"/>
    <w:rsid w:val="00081562"/>
    <w:rsid w:val="000836D7"/>
    <w:rsid w:val="00084B70"/>
    <w:rsid w:val="00085D11"/>
    <w:rsid w:val="00086AE1"/>
    <w:rsid w:val="000875E2"/>
    <w:rsid w:val="00093146"/>
    <w:rsid w:val="000975C4"/>
    <w:rsid w:val="00097D9B"/>
    <w:rsid w:val="000A01D8"/>
    <w:rsid w:val="000A512E"/>
    <w:rsid w:val="000A6500"/>
    <w:rsid w:val="000B059D"/>
    <w:rsid w:val="000B081F"/>
    <w:rsid w:val="000B13D6"/>
    <w:rsid w:val="000B1F2A"/>
    <w:rsid w:val="000B5C5D"/>
    <w:rsid w:val="000B648C"/>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C18"/>
    <w:rsid w:val="000F6DEF"/>
    <w:rsid w:val="00107E21"/>
    <w:rsid w:val="0011400E"/>
    <w:rsid w:val="00115BA4"/>
    <w:rsid w:val="00121945"/>
    <w:rsid w:val="00122635"/>
    <w:rsid w:val="00122C1F"/>
    <w:rsid w:val="0012454B"/>
    <w:rsid w:val="00125CB4"/>
    <w:rsid w:val="00127A5F"/>
    <w:rsid w:val="001310C7"/>
    <w:rsid w:val="00132EC8"/>
    <w:rsid w:val="00143C21"/>
    <w:rsid w:val="0014771D"/>
    <w:rsid w:val="0015305E"/>
    <w:rsid w:val="00156022"/>
    <w:rsid w:val="00156463"/>
    <w:rsid w:val="00157128"/>
    <w:rsid w:val="00160A37"/>
    <w:rsid w:val="00160DF7"/>
    <w:rsid w:val="00165FAD"/>
    <w:rsid w:val="00170B26"/>
    <w:rsid w:val="00171A54"/>
    <w:rsid w:val="00172D37"/>
    <w:rsid w:val="00173A9C"/>
    <w:rsid w:val="00173C6B"/>
    <w:rsid w:val="00177B2F"/>
    <w:rsid w:val="00180D1F"/>
    <w:rsid w:val="0018449A"/>
    <w:rsid w:val="00186EF6"/>
    <w:rsid w:val="001918E7"/>
    <w:rsid w:val="00194CF6"/>
    <w:rsid w:val="00195882"/>
    <w:rsid w:val="001971FB"/>
    <w:rsid w:val="001979C4"/>
    <w:rsid w:val="001A1252"/>
    <w:rsid w:val="001A20B5"/>
    <w:rsid w:val="001A3C64"/>
    <w:rsid w:val="001B0AD2"/>
    <w:rsid w:val="001B0EA6"/>
    <w:rsid w:val="001B155D"/>
    <w:rsid w:val="001B2987"/>
    <w:rsid w:val="001C1FB1"/>
    <w:rsid w:val="001C3032"/>
    <w:rsid w:val="001C726B"/>
    <w:rsid w:val="001C7B3F"/>
    <w:rsid w:val="001D2787"/>
    <w:rsid w:val="001D2879"/>
    <w:rsid w:val="001D2C1A"/>
    <w:rsid w:val="001D6C5A"/>
    <w:rsid w:val="001E04BC"/>
    <w:rsid w:val="001E11C7"/>
    <w:rsid w:val="001E4808"/>
    <w:rsid w:val="001E791E"/>
    <w:rsid w:val="001F7BBD"/>
    <w:rsid w:val="0020019D"/>
    <w:rsid w:val="0020102F"/>
    <w:rsid w:val="00202E26"/>
    <w:rsid w:val="0020726D"/>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C9A"/>
    <w:rsid w:val="002525CA"/>
    <w:rsid w:val="002566F2"/>
    <w:rsid w:val="002569D5"/>
    <w:rsid w:val="00257ACD"/>
    <w:rsid w:val="00262131"/>
    <w:rsid w:val="00262415"/>
    <w:rsid w:val="00263F3B"/>
    <w:rsid w:val="00265C5A"/>
    <w:rsid w:val="0027093F"/>
    <w:rsid w:val="002761EE"/>
    <w:rsid w:val="00286587"/>
    <w:rsid w:val="0029022F"/>
    <w:rsid w:val="00290DFC"/>
    <w:rsid w:val="0029518D"/>
    <w:rsid w:val="00296632"/>
    <w:rsid w:val="002A165C"/>
    <w:rsid w:val="002A359C"/>
    <w:rsid w:val="002A570C"/>
    <w:rsid w:val="002A663C"/>
    <w:rsid w:val="002B0978"/>
    <w:rsid w:val="002B2F25"/>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E63F8"/>
    <w:rsid w:val="002F6207"/>
    <w:rsid w:val="002F6D81"/>
    <w:rsid w:val="002F795A"/>
    <w:rsid w:val="003000AC"/>
    <w:rsid w:val="00302955"/>
    <w:rsid w:val="00313648"/>
    <w:rsid w:val="00314A1E"/>
    <w:rsid w:val="00316CF2"/>
    <w:rsid w:val="00321F5A"/>
    <w:rsid w:val="0032401E"/>
    <w:rsid w:val="00327309"/>
    <w:rsid w:val="0033134A"/>
    <w:rsid w:val="0033170D"/>
    <w:rsid w:val="00332D8D"/>
    <w:rsid w:val="00333BAC"/>
    <w:rsid w:val="00336D55"/>
    <w:rsid w:val="00343398"/>
    <w:rsid w:val="00343C55"/>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A36FC"/>
    <w:rsid w:val="003B03EA"/>
    <w:rsid w:val="003B2192"/>
    <w:rsid w:val="003B2855"/>
    <w:rsid w:val="003B54AF"/>
    <w:rsid w:val="003B65AB"/>
    <w:rsid w:val="003B708B"/>
    <w:rsid w:val="003C26FA"/>
    <w:rsid w:val="003C426C"/>
    <w:rsid w:val="003C439E"/>
    <w:rsid w:val="003C4EB2"/>
    <w:rsid w:val="003C5330"/>
    <w:rsid w:val="003C5728"/>
    <w:rsid w:val="003C67AA"/>
    <w:rsid w:val="003C7670"/>
    <w:rsid w:val="003D33F4"/>
    <w:rsid w:val="003D4E2E"/>
    <w:rsid w:val="003E1EB4"/>
    <w:rsid w:val="003E30EB"/>
    <w:rsid w:val="003E55AE"/>
    <w:rsid w:val="003F1961"/>
    <w:rsid w:val="00401925"/>
    <w:rsid w:val="0040582A"/>
    <w:rsid w:val="0040697C"/>
    <w:rsid w:val="00411072"/>
    <w:rsid w:val="004111F4"/>
    <w:rsid w:val="00414F30"/>
    <w:rsid w:val="00415D46"/>
    <w:rsid w:val="00416249"/>
    <w:rsid w:val="00416CDC"/>
    <w:rsid w:val="00421525"/>
    <w:rsid w:val="00421E2B"/>
    <w:rsid w:val="004224FD"/>
    <w:rsid w:val="0042309B"/>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6405C"/>
    <w:rsid w:val="00466FA2"/>
    <w:rsid w:val="0046751C"/>
    <w:rsid w:val="004701F0"/>
    <w:rsid w:val="00472BBA"/>
    <w:rsid w:val="00473A44"/>
    <w:rsid w:val="004741AC"/>
    <w:rsid w:val="00474305"/>
    <w:rsid w:val="00474852"/>
    <w:rsid w:val="00474E2B"/>
    <w:rsid w:val="00477751"/>
    <w:rsid w:val="004802C8"/>
    <w:rsid w:val="00480878"/>
    <w:rsid w:val="00481E5A"/>
    <w:rsid w:val="004831D0"/>
    <w:rsid w:val="00486122"/>
    <w:rsid w:val="00492DDA"/>
    <w:rsid w:val="00495D79"/>
    <w:rsid w:val="00496AC5"/>
    <w:rsid w:val="004A4446"/>
    <w:rsid w:val="004A4A3B"/>
    <w:rsid w:val="004A5B0F"/>
    <w:rsid w:val="004B0011"/>
    <w:rsid w:val="004B4BED"/>
    <w:rsid w:val="004C0740"/>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4BAB"/>
    <w:rsid w:val="004F527E"/>
    <w:rsid w:val="004F7AB1"/>
    <w:rsid w:val="00501AAD"/>
    <w:rsid w:val="005044C4"/>
    <w:rsid w:val="00504E53"/>
    <w:rsid w:val="0051029B"/>
    <w:rsid w:val="00511D8D"/>
    <w:rsid w:val="00516445"/>
    <w:rsid w:val="00526F5D"/>
    <w:rsid w:val="00527EA6"/>
    <w:rsid w:val="00527F71"/>
    <w:rsid w:val="005310D7"/>
    <w:rsid w:val="00543783"/>
    <w:rsid w:val="00544675"/>
    <w:rsid w:val="00544ABE"/>
    <w:rsid w:val="005506DF"/>
    <w:rsid w:val="005524AD"/>
    <w:rsid w:val="00552875"/>
    <w:rsid w:val="00552E6E"/>
    <w:rsid w:val="00553AC2"/>
    <w:rsid w:val="00554ED8"/>
    <w:rsid w:val="00555408"/>
    <w:rsid w:val="0055735C"/>
    <w:rsid w:val="005577D9"/>
    <w:rsid w:val="005615E2"/>
    <w:rsid w:val="0056228D"/>
    <w:rsid w:val="00563890"/>
    <w:rsid w:val="0056414B"/>
    <w:rsid w:val="00564D28"/>
    <w:rsid w:val="00564DF5"/>
    <w:rsid w:val="005656D6"/>
    <w:rsid w:val="00566A05"/>
    <w:rsid w:val="00566A4D"/>
    <w:rsid w:val="00567F94"/>
    <w:rsid w:val="005708DB"/>
    <w:rsid w:val="00570BD7"/>
    <w:rsid w:val="005733E0"/>
    <w:rsid w:val="00575B6A"/>
    <w:rsid w:val="005776B6"/>
    <w:rsid w:val="0058118C"/>
    <w:rsid w:val="00584500"/>
    <w:rsid w:val="00591373"/>
    <w:rsid w:val="00592CA8"/>
    <w:rsid w:val="00594DC0"/>
    <w:rsid w:val="00595317"/>
    <w:rsid w:val="005964AB"/>
    <w:rsid w:val="005A2EDB"/>
    <w:rsid w:val="005A3A53"/>
    <w:rsid w:val="005A41BE"/>
    <w:rsid w:val="005A4EBD"/>
    <w:rsid w:val="005A7C75"/>
    <w:rsid w:val="005B281B"/>
    <w:rsid w:val="005B507B"/>
    <w:rsid w:val="005C1F5E"/>
    <w:rsid w:val="005C3335"/>
    <w:rsid w:val="005C5F75"/>
    <w:rsid w:val="005C76D6"/>
    <w:rsid w:val="005C789D"/>
    <w:rsid w:val="005D2EC2"/>
    <w:rsid w:val="005D30CC"/>
    <w:rsid w:val="005D4B2D"/>
    <w:rsid w:val="005E0879"/>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0CF6"/>
    <w:rsid w:val="00621EDD"/>
    <w:rsid w:val="006223FC"/>
    <w:rsid w:val="00625EF7"/>
    <w:rsid w:val="006331AC"/>
    <w:rsid w:val="0063453E"/>
    <w:rsid w:val="00642880"/>
    <w:rsid w:val="00644052"/>
    <w:rsid w:val="00645FC1"/>
    <w:rsid w:val="0065585C"/>
    <w:rsid w:val="006562ED"/>
    <w:rsid w:val="00656FA0"/>
    <w:rsid w:val="00665430"/>
    <w:rsid w:val="00666846"/>
    <w:rsid w:val="0067284C"/>
    <w:rsid w:val="00674A76"/>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120C"/>
    <w:rsid w:val="006D59F5"/>
    <w:rsid w:val="006D5A52"/>
    <w:rsid w:val="006E0F8B"/>
    <w:rsid w:val="006E101D"/>
    <w:rsid w:val="006E1DC1"/>
    <w:rsid w:val="006E31CC"/>
    <w:rsid w:val="006E4980"/>
    <w:rsid w:val="006E673B"/>
    <w:rsid w:val="006E741F"/>
    <w:rsid w:val="006E7501"/>
    <w:rsid w:val="006F060E"/>
    <w:rsid w:val="006F0A9D"/>
    <w:rsid w:val="006F0B1A"/>
    <w:rsid w:val="006F1374"/>
    <w:rsid w:val="006F4632"/>
    <w:rsid w:val="006F6AE6"/>
    <w:rsid w:val="00700136"/>
    <w:rsid w:val="0070147F"/>
    <w:rsid w:val="00702D2C"/>
    <w:rsid w:val="00703833"/>
    <w:rsid w:val="0070480A"/>
    <w:rsid w:val="007053C2"/>
    <w:rsid w:val="00707574"/>
    <w:rsid w:val="00713B67"/>
    <w:rsid w:val="007200FF"/>
    <w:rsid w:val="00720522"/>
    <w:rsid w:val="00720B2A"/>
    <w:rsid w:val="0072113E"/>
    <w:rsid w:val="00722261"/>
    <w:rsid w:val="0072270B"/>
    <w:rsid w:val="00722CB1"/>
    <w:rsid w:val="00727CBE"/>
    <w:rsid w:val="00730124"/>
    <w:rsid w:val="00731C00"/>
    <w:rsid w:val="00734001"/>
    <w:rsid w:val="007362E2"/>
    <w:rsid w:val="0074673B"/>
    <w:rsid w:val="007501AB"/>
    <w:rsid w:val="00754A3F"/>
    <w:rsid w:val="00756434"/>
    <w:rsid w:val="007577FA"/>
    <w:rsid w:val="0076194C"/>
    <w:rsid w:val="007625EB"/>
    <w:rsid w:val="00765F20"/>
    <w:rsid w:val="00771015"/>
    <w:rsid w:val="00771106"/>
    <w:rsid w:val="00771BCC"/>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7F649F"/>
    <w:rsid w:val="008003EB"/>
    <w:rsid w:val="00800666"/>
    <w:rsid w:val="00801AD5"/>
    <w:rsid w:val="008027BE"/>
    <w:rsid w:val="0080401F"/>
    <w:rsid w:val="0080497D"/>
    <w:rsid w:val="008053DA"/>
    <w:rsid w:val="00806439"/>
    <w:rsid w:val="008101B3"/>
    <w:rsid w:val="00811DC9"/>
    <w:rsid w:val="0081320A"/>
    <w:rsid w:val="00813E71"/>
    <w:rsid w:val="00815178"/>
    <w:rsid w:val="0081674D"/>
    <w:rsid w:val="00816DC9"/>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66E75"/>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3D26"/>
    <w:rsid w:val="008D50E3"/>
    <w:rsid w:val="008D6F40"/>
    <w:rsid w:val="008D7E36"/>
    <w:rsid w:val="008E0CA3"/>
    <w:rsid w:val="008E43A8"/>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02EE"/>
    <w:rsid w:val="00971C02"/>
    <w:rsid w:val="00973375"/>
    <w:rsid w:val="00975CB3"/>
    <w:rsid w:val="009822DC"/>
    <w:rsid w:val="009838F7"/>
    <w:rsid w:val="00990089"/>
    <w:rsid w:val="00994CE3"/>
    <w:rsid w:val="00997244"/>
    <w:rsid w:val="00997EF9"/>
    <w:rsid w:val="009A08FE"/>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2BB1"/>
    <w:rsid w:val="00A148FE"/>
    <w:rsid w:val="00A16908"/>
    <w:rsid w:val="00A17390"/>
    <w:rsid w:val="00A178BE"/>
    <w:rsid w:val="00A17CD6"/>
    <w:rsid w:val="00A23411"/>
    <w:rsid w:val="00A23A47"/>
    <w:rsid w:val="00A27CF8"/>
    <w:rsid w:val="00A374BB"/>
    <w:rsid w:val="00A37912"/>
    <w:rsid w:val="00A40711"/>
    <w:rsid w:val="00A4279E"/>
    <w:rsid w:val="00A427B2"/>
    <w:rsid w:val="00A42BE1"/>
    <w:rsid w:val="00A45494"/>
    <w:rsid w:val="00A4700F"/>
    <w:rsid w:val="00A4720E"/>
    <w:rsid w:val="00A47644"/>
    <w:rsid w:val="00A476F5"/>
    <w:rsid w:val="00A47A0A"/>
    <w:rsid w:val="00A52601"/>
    <w:rsid w:val="00A546F0"/>
    <w:rsid w:val="00A703F2"/>
    <w:rsid w:val="00A70FCA"/>
    <w:rsid w:val="00A71B1B"/>
    <w:rsid w:val="00A75A82"/>
    <w:rsid w:val="00A76D65"/>
    <w:rsid w:val="00A80D43"/>
    <w:rsid w:val="00A84F11"/>
    <w:rsid w:val="00A8688C"/>
    <w:rsid w:val="00A90A94"/>
    <w:rsid w:val="00A91763"/>
    <w:rsid w:val="00A94124"/>
    <w:rsid w:val="00A95FB3"/>
    <w:rsid w:val="00A96760"/>
    <w:rsid w:val="00A96E23"/>
    <w:rsid w:val="00A97CBC"/>
    <w:rsid w:val="00AA03E1"/>
    <w:rsid w:val="00AA76EB"/>
    <w:rsid w:val="00AB0C80"/>
    <w:rsid w:val="00AB32CD"/>
    <w:rsid w:val="00AB490F"/>
    <w:rsid w:val="00AC089D"/>
    <w:rsid w:val="00AC1474"/>
    <w:rsid w:val="00AC2C20"/>
    <w:rsid w:val="00AC2D60"/>
    <w:rsid w:val="00AC6F45"/>
    <w:rsid w:val="00AD15D5"/>
    <w:rsid w:val="00AD69D4"/>
    <w:rsid w:val="00AD7D2B"/>
    <w:rsid w:val="00AE5EEE"/>
    <w:rsid w:val="00AF3D67"/>
    <w:rsid w:val="00AF3E7F"/>
    <w:rsid w:val="00AF3F1B"/>
    <w:rsid w:val="00AF3F85"/>
    <w:rsid w:val="00AF456F"/>
    <w:rsid w:val="00AF4D96"/>
    <w:rsid w:val="00AF63FE"/>
    <w:rsid w:val="00AF6768"/>
    <w:rsid w:val="00B01843"/>
    <w:rsid w:val="00B04F8F"/>
    <w:rsid w:val="00B050BA"/>
    <w:rsid w:val="00B142F6"/>
    <w:rsid w:val="00B14CC9"/>
    <w:rsid w:val="00B15922"/>
    <w:rsid w:val="00B179DE"/>
    <w:rsid w:val="00B21C82"/>
    <w:rsid w:val="00B24208"/>
    <w:rsid w:val="00B24CE9"/>
    <w:rsid w:val="00B26EF1"/>
    <w:rsid w:val="00B314EE"/>
    <w:rsid w:val="00B317AB"/>
    <w:rsid w:val="00B32220"/>
    <w:rsid w:val="00B36988"/>
    <w:rsid w:val="00B42B01"/>
    <w:rsid w:val="00B42E77"/>
    <w:rsid w:val="00B42F5E"/>
    <w:rsid w:val="00B44C7B"/>
    <w:rsid w:val="00B4700D"/>
    <w:rsid w:val="00B471E3"/>
    <w:rsid w:val="00B53371"/>
    <w:rsid w:val="00B6050F"/>
    <w:rsid w:val="00B6073C"/>
    <w:rsid w:val="00B61A6E"/>
    <w:rsid w:val="00B63B58"/>
    <w:rsid w:val="00B661C8"/>
    <w:rsid w:val="00B67FAF"/>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13B"/>
    <w:rsid w:val="00BD4666"/>
    <w:rsid w:val="00BD4B09"/>
    <w:rsid w:val="00BD5A05"/>
    <w:rsid w:val="00BD6CEE"/>
    <w:rsid w:val="00BD6F38"/>
    <w:rsid w:val="00BE6BD1"/>
    <w:rsid w:val="00C01109"/>
    <w:rsid w:val="00C01659"/>
    <w:rsid w:val="00C017AB"/>
    <w:rsid w:val="00C01805"/>
    <w:rsid w:val="00C029E5"/>
    <w:rsid w:val="00C1013F"/>
    <w:rsid w:val="00C10606"/>
    <w:rsid w:val="00C12B65"/>
    <w:rsid w:val="00C149D1"/>
    <w:rsid w:val="00C2204C"/>
    <w:rsid w:val="00C23FC2"/>
    <w:rsid w:val="00C24AED"/>
    <w:rsid w:val="00C24F5B"/>
    <w:rsid w:val="00C26929"/>
    <w:rsid w:val="00C32B55"/>
    <w:rsid w:val="00C3370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3723"/>
    <w:rsid w:val="00C8550C"/>
    <w:rsid w:val="00C958E2"/>
    <w:rsid w:val="00C96501"/>
    <w:rsid w:val="00C96A86"/>
    <w:rsid w:val="00C97083"/>
    <w:rsid w:val="00CA7FDA"/>
    <w:rsid w:val="00CB50FD"/>
    <w:rsid w:val="00CB64AA"/>
    <w:rsid w:val="00CC0EDB"/>
    <w:rsid w:val="00CC3660"/>
    <w:rsid w:val="00CC5B2A"/>
    <w:rsid w:val="00CC5BB1"/>
    <w:rsid w:val="00CC5C61"/>
    <w:rsid w:val="00CD1343"/>
    <w:rsid w:val="00CD172B"/>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9797D"/>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2648"/>
    <w:rsid w:val="00DF538F"/>
    <w:rsid w:val="00E022A6"/>
    <w:rsid w:val="00E02DE2"/>
    <w:rsid w:val="00E034C4"/>
    <w:rsid w:val="00E04F8C"/>
    <w:rsid w:val="00E10D9D"/>
    <w:rsid w:val="00E14A84"/>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1486"/>
    <w:rsid w:val="00EC4430"/>
    <w:rsid w:val="00EC55C5"/>
    <w:rsid w:val="00EC7AE3"/>
    <w:rsid w:val="00EC7F15"/>
    <w:rsid w:val="00ED1C8F"/>
    <w:rsid w:val="00ED6202"/>
    <w:rsid w:val="00ED715D"/>
    <w:rsid w:val="00EE2A11"/>
    <w:rsid w:val="00EF1AF3"/>
    <w:rsid w:val="00EF2A52"/>
    <w:rsid w:val="00EF536D"/>
    <w:rsid w:val="00EF72BA"/>
    <w:rsid w:val="00F00A1B"/>
    <w:rsid w:val="00F0231F"/>
    <w:rsid w:val="00F067DA"/>
    <w:rsid w:val="00F10D6D"/>
    <w:rsid w:val="00F15AB1"/>
    <w:rsid w:val="00F15EB5"/>
    <w:rsid w:val="00F1601A"/>
    <w:rsid w:val="00F23860"/>
    <w:rsid w:val="00F2423C"/>
    <w:rsid w:val="00F26750"/>
    <w:rsid w:val="00F2728D"/>
    <w:rsid w:val="00F30517"/>
    <w:rsid w:val="00F331B2"/>
    <w:rsid w:val="00F33C69"/>
    <w:rsid w:val="00F40940"/>
    <w:rsid w:val="00F40F3C"/>
    <w:rsid w:val="00F4146C"/>
    <w:rsid w:val="00F41728"/>
    <w:rsid w:val="00F4357D"/>
    <w:rsid w:val="00F43B6C"/>
    <w:rsid w:val="00F45B64"/>
    <w:rsid w:val="00F46F25"/>
    <w:rsid w:val="00F50272"/>
    <w:rsid w:val="00F511E4"/>
    <w:rsid w:val="00F52474"/>
    <w:rsid w:val="00F527BC"/>
    <w:rsid w:val="00F527C8"/>
    <w:rsid w:val="00F54ADA"/>
    <w:rsid w:val="00F55916"/>
    <w:rsid w:val="00F60676"/>
    <w:rsid w:val="00F60938"/>
    <w:rsid w:val="00F61C07"/>
    <w:rsid w:val="00F6283C"/>
    <w:rsid w:val="00F6363C"/>
    <w:rsid w:val="00F65CC5"/>
    <w:rsid w:val="00F668A4"/>
    <w:rsid w:val="00F67A0F"/>
    <w:rsid w:val="00F7115C"/>
    <w:rsid w:val="00F74A1C"/>
    <w:rsid w:val="00F762C1"/>
    <w:rsid w:val="00F77CA1"/>
    <w:rsid w:val="00F817E7"/>
    <w:rsid w:val="00F82939"/>
    <w:rsid w:val="00F83E77"/>
    <w:rsid w:val="00F8419C"/>
    <w:rsid w:val="00F8475C"/>
    <w:rsid w:val="00F908AF"/>
    <w:rsid w:val="00F921CE"/>
    <w:rsid w:val="00F93840"/>
    <w:rsid w:val="00F96890"/>
    <w:rsid w:val="00FA43BA"/>
    <w:rsid w:val="00FA6197"/>
    <w:rsid w:val="00FA6B25"/>
    <w:rsid w:val="00FA6F3A"/>
    <w:rsid w:val="00FB32D7"/>
    <w:rsid w:val="00FB3475"/>
    <w:rsid w:val="00FB4FDA"/>
    <w:rsid w:val="00FB611B"/>
    <w:rsid w:val="00FB6D23"/>
    <w:rsid w:val="00FB7612"/>
    <w:rsid w:val="00FC0AD1"/>
    <w:rsid w:val="00FC3BB3"/>
    <w:rsid w:val="00FC4D68"/>
    <w:rsid w:val="00FC77D0"/>
    <w:rsid w:val="00FC7AFC"/>
    <w:rsid w:val="00FD0E5B"/>
    <w:rsid w:val="00FD215A"/>
    <w:rsid w:val="00FD30F7"/>
    <w:rsid w:val="00FD6295"/>
    <w:rsid w:val="00FD7C27"/>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aykssi.org/wp-content/uploads/806-Bromaghin-FR.pdf" TargetMode="External"/><Relationship Id="rId2" Type="http://schemas.openxmlformats.org/officeDocument/2006/relationships/hyperlink" Target="https://repository.library.noaa.gov/view/noaa/70283" TargetMode="External"/><Relationship Id="rId1" Type="http://schemas.openxmlformats.org/officeDocument/2006/relationships/hyperlink" Target="https://www.adfg.alaska.gov/techpap/TP398.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20</Pages>
  <Words>42265</Words>
  <Characters>240911</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arcia, Sabrina (DFG)</cp:lastModifiedBy>
  <cp:revision>59</cp:revision>
  <dcterms:created xsi:type="dcterms:W3CDTF">2025-07-15T16:56:00Z</dcterms:created>
  <dcterms:modified xsi:type="dcterms:W3CDTF">2025-07-17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